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FB53F3"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bookmarkStart w:id="19" w:name="_GoBack"/>
      <w:bookmarkEnd w:id="19"/>
    </w:p>
    <w:p w:rsidR="008E6D8B" w:rsidRPr="00241E1E" w:rsidRDefault="00B8036E" w:rsidP="008E1BFC">
      <w:pPr>
        <w:bidi/>
        <w:spacing w:after="0"/>
        <w:jc w:val="both"/>
        <w:rPr>
          <w:rFonts w:ascii="Times New Roman" w:hAnsi="Times New Roman" w:cs="Cambria" w:hint="cs"/>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lastRenderedPageBreak/>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lastRenderedPageBreak/>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20"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20"/>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1"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1"/>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2"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2"/>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3"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3"/>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4"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4"/>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5"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5"/>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6"/>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FB53F3"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FB53F3"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FB53F3"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7"/>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8"/>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FB53F3"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30"/>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FB53F3"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FB53F3"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FB53F3"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1"/>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2"/>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FB53F3"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FB53F3"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3"/>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4"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4"/>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5"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5"/>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6"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6"/>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tackoverflow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7"/>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30480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l="50107" t="62241" r="31624" b="28679"/>
                    <a:stretch>
                      <a:fillRect/>
                    </a:stretch>
                  </pic:blipFill>
                  <pic:spPr bwMode="auto">
                    <a:xfrm>
                      <a:off x="0" y="0"/>
                      <a:ext cx="1085850" cy="3048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085850" cy="219075"/>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l="49466" t="18161" r="32158" b="75407"/>
                    <a:stretch>
                      <a:fillRect/>
                    </a:stretch>
                  </pic:blipFill>
                  <pic:spPr bwMode="auto">
                    <a:xfrm>
                      <a:off x="0" y="0"/>
                      <a:ext cx="1085850" cy="2190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38125"/>
            <wp:effectExtent l="0" t="0" r="0" b="0"/>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l="44444" t="36513" r="27029" b="56300"/>
                    <a:stretch>
                      <a:fillRect/>
                    </a:stretch>
                  </pic:blipFill>
                  <pic:spPr bwMode="auto">
                    <a:xfrm>
                      <a:off x="0" y="0"/>
                      <a:ext cx="1695450" cy="2381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8"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8"/>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71700" cy="266700"/>
            <wp:effectExtent l="0" t="0" r="0" b="0"/>
            <wp:docPr id="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l="36111" t="26863" r="27245" b="65379"/>
                    <a:stretch>
                      <a:fillRect/>
                    </a:stretch>
                  </pic:blipFill>
                  <pic:spPr bwMode="auto">
                    <a:xfrm>
                      <a:off x="0" y="0"/>
                      <a:ext cx="2171700" cy="2667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log odds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 xml:space="preserve"> </w:t>
      </w:r>
      <w:r w:rsidR="004E2857" w:rsidRPr="003A19F2">
        <w:rPr>
          <w:rStyle w:val="mjx-char"/>
          <w:rFonts w:ascii="Times New Roman" w:hAnsi="Times New Roman" w:cs="B Nazanin"/>
          <w:color w:val="333333"/>
          <w:sz w:val="24"/>
          <w:szCs w:val="28"/>
          <w:bdr w:val="none" w:sz="0" w:space="0" w:color="auto" w:frame="1"/>
          <w:shd w:val="clear" w:color="auto" w:fill="FFFFFF"/>
        </w:rPr>
        <w:t>xj</w:t>
      </w:r>
      <w:r w:rsidR="004E2857"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1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E285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47850" cy="333375"/>
            <wp:effectExtent l="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l="38570" t="39539" r="30342" b="50435"/>
                    <a:stretch>
                      <a:fillRect/>
                    </a:stretch>
                  </pic:blipFill>
                  <pic:spPr bwMode="auto">
                    <a:xfrm>
                      <a:off x="0" y="0"/>
                      <a:ext cx="1847850" cy="3333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33575" cy="295275"/>
            <wp:effectExtent l="0" t="0" r="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a:extLst>
                        <a:ext uri="{28A0092B-C50C-407E-A947-70E740481C1C}">
                          <a14:useLocalDpi xmlns:a14="http://schemas.microsoft.com/office/drawing/2010/main" val="0"/>
                        </a:ext>
                      </a:extLst>
                    </a:blip>
                    <a:srcRect l="42522" t="36513" r="25107" b="54787"/>
                    <a:stretch>
                      <a:fillRect/>
                    </a:stretch>
                  </pic:blipFill>
                  <pic:spPr bwMode="auto">
                    <a:xfrm>
                      <a:off x="0" y="0"/>
                      <a:ext cx="193357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19150" cy="352425"/>
            <wp:effectExtent l="0" t="0" r="0" b="0"/>
            <wp:docPr id="3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a:extLst>
                        <a:ext uri="{28A0092B-C50C-407E-A947-70E740481C1C}">
                          <a14:useLocalDpi xmlns:a14="http://schemas.microsoft.com/office/drawing/2010/main" val="0"/>
                        </a:ext>
                      </a:extLst>
                    </a:blip>
                    <a:srcRect l="52351" t="49376" r="33974" b="40219"/>
                    <a:stretch>
                      <a:fillRect/>
                    </a:stretch>
                  </pic:blipFill>
                  <pic:spPr bwMode="auto">
                    <a:xfrm>
                      <a:off x="0" y="0"/>
                      <a:ext cx="819150" cy="3524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95275"/>
            <wp:effectExtent l="0" t="0" r="0" b="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l="46048" t="64131" r="27563" b="26978"/>
                    <a:stretch>
                      <a:fillRect/>
                    </a:stretch>
                  </pic:blipFill>
                  <pic:spPr bwMode="auto">
                    <a:xfrm>
                      <a:off x="0" y="0"/>
                      <a:ext cx="157162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016992" w:rsidRPr="003A19F2">
        <w:rPr>
          <w:rStyle w:val="mjx-char"/>
          <w:rFonts w:ascii="Times New Roman" w:hAnsi="Times New Roman" w:cs="B Nazanin"/>
          <w:color w:val="333333"/>
          <w:sz w:val="24"/>
          <w:szCs w:val="28"/>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00FB4F8C"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lang w:bidi="fa-IR"/>
        </w:rPr>
        <w:t xml:space="preserve"> log odds ratio) 0.7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Style w:val="mjx-char"/>
          <w:rFonts w:ascii="Times New Roman" w:hAnsi="Times New Roman" w:cs="B Nazanin"/>
          <w:color w:val="333333"/>
          <w:sz w:val="24"/>
          <w:szCs w:val="28"/>
          <w:shd w:val="clear" w:color="auto" w:fill="FFFFFF"/>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002A5B60"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shd w:val="clear" w:color="auto" w:fill="FFFFFF"/>
        </w:rPr>
        <w:br/>
      </w:r>
      <w:r w:rsidR="002D6A9C" w:rsidRPr="003A19F2">
        <w:rPr>
          <w:rStyle w:val="mjx-char"/>
          <w:rFonts w:ascii="Times New Roman" w:hAnsi="Times New Roman" w:cs="B Nazanin"/>
          <w:color w:val="333333"/>
          <w:sz w:val="24"/>
          <w:szCs w:val="28"/>
          <w:shd w:val="clear" w:color="auto" w:fill="FFFFFF"/>
        </w:rPr>
        <w:t>exp(βj)</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2D6A9C"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bdr w:val="none" w:sz="0" w:space="0" w:color="auto" w:frame="1"/>
          <w:shd w:val="clear" w:color="auto" w:fill="FFFFFF"/>
        </w:rPr>
        <w:br/>
      </w:r>
      <w:r w:rsidR="002D6A9C" w:rsidRPr="003A19F2">
        <w:rPr>
          <w:rStyle w:val="mjx-char"/>
          <w:rFonts w:ascii="Times New Roman" w:hAnsi="Times New Roman" w:cs="B Nazanin"/>
          <w:color w:val="333333"/>
          <w:sz w:val="24"/>
          <w:szCs w:val="28"/>
          <w:bdr w:val="none" w:sz="0" w:space="0" w:color="auto" w:frame="1"/>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pacing w:val="3"/>
          <w:sz w:val="24"/>
          <w:szCs w:val="28"/>
          <w:shd w:val="clear" w:color="auto" w:fill="FFFFFF"/>
        </w:rPr>
        <w:t> </w:t>
      </w:r>
      <w:r w:rsidR="002D6A9C" w:rsidRPr="003A19F2">
        <w:rPr>
          <w:rStyle w:val="mjx-char"/>
          <w:rFonts w:ascii="Times New Roman" w:hAnsi="Times New Roman" w:cs="B Nazanin"/>
          <w:color w:val="333333"/>
          <w:sz w:val="24"/>
          <w:szCs w:val="28"/>
          <w:bdr w:val="none" w:sz="0" w:space="0" w:color="auto" w:frame="1"/>
          <w:shd w:val="clear" w:color="auto" w:fill="FFFFFF"/>
        </w:rPr>
        <w:t>β0</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exp(β0)</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9"/>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2D6A9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809625"/>
            <wp:effectExtent l="0" t="0" r="0" b="0"/>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l="34721" t="46916" r="26816" b="28870"/>
                    <a:stretch>
                      <a:fillRect/>
                    </a:stretch>
                  </pic:blipFill>
                  <pic:spPr bwMode="auto">
                    <a:xfrm>
                      <a:off x="0" y="0"/>
                      <a:ext cx="2276475" cy="8096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lang w:bidi="fa-IR"/>
        </w:rPr>
        <w:t xml:space="preserve"> y/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lastRenderedPageBreak/>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133350"/>
            <wp:effectExtent l="0" t="0" r="0" b="0"/>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l="45512" t="33295" r="36859" b="62733"/>
                    <a:stretch>
                      <a:fillRect/>
                    </a:stretch>
                  </pic:blipFill>
                  <pic:spPr bwMode="auto">
                    <a:xfrm>
                      <a:off x="0" y="0"/>
                      <a:ext cx="1047750" cy="1333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تایج</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Pr="003A19F2">
        <w:rPr>
          <w:rFonts w:ascii="Times New Roman" w:hAnsi="Times New Roman" w:cs="B Nazanin"/>
          <w:szCs w:val="28"/>
          <w:lang w:bidi="fa-IR"/>
        </w:rPr>
        <w:t xml:space="preserve"> - GLMs</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95275"/>
            <wp:effectExtent l="0" t="0" r="0" b="0"/>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l="43803" t="21754" r="34937" b="69353"/>
                    <a:stretch>
                      <a:fillRect/>
                    </a:stretch>
                  </pic:blipFill>
                  <pic:spPr bwMode="auto">
                    <a:xfrm>
                      <a:off x="0" y="0"/>
                      <a:ext cx="1266825" cy="295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lang w:bidi="fa-IR"/>
        </w:rPr>
        <w:t xml:space="preserve"> </w:t>
      </w:r>
      <w:r w:rsidR="00B813A2" w:rsidRPr="003A19F2">
        <w:rPr>
          <w:rStyle w:val="mjx-char"/>
          <w:rFonts w:ascii="Times New Roman" w:hAnsi="Times New Roman" w:cs="B Nazanin"/>
          <w:color w:val="333333"/>
          <w:sz w:val="24"/>
          <w:szCs w:val="28"/>
          <w:shd w:val="clear" w:color="auto" w:fill="FFFFFF"/>
        </w:rPr>
        <w:t>XTβ</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B813A2" w:rsidRPr="003A19F2">
        <w:rPr>
          <w:rFonts w:ascii="Times New Roman" w:hAnsi="Times New Roman" w:cs="B Nazanin"/>
          <w:color w:val="333333"/>
          <w:spacing w:val="3"/>
          <w:sz w:val="24"/>
          <w:szCs w:val="28"/>
          <w:shd w:val="clear" w:color="auto" w:fill="FFFFFF"/>
        </w:rPr>
        <w:t> </w:t>
      </w:r>
      <w:r w:rsidR="00B813A2" w:rsidRPr="003A19F2">
        <w:rPr>
          <w:rStyle w:val="mjx-char"/>
          <w:rFonts w:ascii="Times New Roman" w:hAnsi="Times New Roman" w:cs="B Nazanin"/>
          <w:color w:val="333333"/>
          <w:sz w:val="24"/>
          <w:szCs w:val="28"/>
          <w:bdr w:val="none" w:sz="0" w:space="0" w:color="auto" w:frame="1"/>
          <w:shd w:val="clear" w:color="auto" w:fill="FFFFFF"/>
        </w:rPr>
        <w:t>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م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نو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81050" cy="228600"/>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
                      <a:extLst>
                        <a:ext uri="{28A0092B-C50C-407E-A947-70E740481C1C}">
                          <a14:useLocalDpi xmlns:a14="http://schemas.microsoft.com/office/drawing/2010/main" val="0"/>
                        </a:ext>
                      </a:extLst>
                    </a:blip>
                    <a:srcRect l="52457" t="27620" r="34509" b="65569"/>
                    <a:stretch>
                      <a:fillRect/>
                    </a:stretch>
                  </pic:blipFill>
                  <pic:spPr bwMode="auto">
                    <a:xfrm>
                      <a:off x="0" y="0"/>
                      <a:ext cx="7810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813A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28600"/>
            <wp:effectExtent l="0" t="0" r="0" b="0"/>
            <wp:docPr id="4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a:extLst>
                        <a:ext uri="{28A0092B-C50C-407E-A947-70E740481C1C}">
                          <a14:useLocalDpi xmlns:a14="http://schemas.microsoft.com/office/drawing/2010/main" val="0"/>
                        </a:ext>
                      </a:extLst>
                    </a:blip>
                    <a:srcRect l="44444" t="46349" r="27029" b="46840"/>
                    <a:stretch>
                      <a:fillRect/>
                    </a:stretch>
                  </pic:blipFill>
                  <pic:spPr bwMode="auto">
                    <a:xfrm>
                      <a:off x="0" y="0"/>
                      <a:ext cx="16954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lang w:bidi="fa-IR"/>
        </w:rPr>
        <w:t xml:space="preserve"> P(y=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66700"/>
            <wp:effectExtent l="0" t="0" r="0" b="0"/>
            <wp:docPr id="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
                      <a:extLst>
                        <a:ext uri="{28A0092B-C50C-407E-A947-70E740481C1C}">
                          <a14:useLocalDpi xmlns:a14="http://schemas.microsoft.com/office/drawing/2010/main" val="0"/>
                        </a:ext>
                      </a:extLst>
                    </a:blip>
                    <a:srcRect l="50427" t="61295" r="31303" b="30571"/>
                    <a:stretch>
                      <a:fillRect/>
                    </a:stretch>
                  </pic:blipFill>
                  <pic:spPr bwMode="auto">
                    <a:xfrm>
                      <a:off x="0" y="0"/>
                      <a:ext cx="1085850" cy="2667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AF7928" w:rsidRPr="003A19F2">
        <w:rPr>
          <w:rFonts w:ascii="Times New Roman" w:hAnsi="Times New Roman" w:cs="B Nazanin"/>
          <w:sz w:val="24"/>
          <w:szCs w:val="28"/>
        </w:rPr>
        <w:t xml:space="preserve"> </w:t>
      </w:r>
      <w:r w:rsidR="00AF7928" w:rsidRPr="003A19F2">
        <w:rPr>
          <w:rFonts w:ascii="Times New Roman" w:hAnsi="Times New Roman" w:cs="B Nazanin"/>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URPRIS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ط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link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GLM</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8">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1">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2">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1">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lastRenderedPageBreak/>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5">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5">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6">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7">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8">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9">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0">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1">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4">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5">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6">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6">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6">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6">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7">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8">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9">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1">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3">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4">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5">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6">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7">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8">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9">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0">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1">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2">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3">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4">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5">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6">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7">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0">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1">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2">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3">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1">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1">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2">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02">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3">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03">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B53F3" w:rsidRPr="00FB53F3" w:rsidRDefault="00F25ACC" w:rsidP="00FB53F3">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B53F3" w:rsidRPr="00FB53F3">
        <w:rPr>
          <w:rtl/>
        </w:rPr>
        <w:t>1.</w:t>
      </w:r>
      <w:r w:rsidR="00FB53F3" w:rsidRPr="00FB53F3">
        <w:rPr>
          <w:rtl/>
        </w:rPr>
        <w:tab/>
      </w:r>
      <w:r w:rsidR="00FB53F3" w:rsidRPr="00FB53F3">
        <w:t xml:space="preserve">Hastie, T., et al., </w:t>
      </w:r>
      <w:r w:rsidR="00FB53F3" w:rsidRPr="00FB53F3">
        <w:rPr>
          <w:i/>
        </w:rPr>
        <w:t>The elements of statistical learning: data mining, inference, and prediction</w:t>
      </w:r>
      <w:r w:rsidR="00FB53F3" w:rsidRPr="00FB53F3">
        <w:t>. Vol. 2. 2009: Springer.</w:t>
      </w:r>
    </w:p>
    <w:p w:rsidR="00FB53F3" w:rsidRPr="00FB53F3" w:rsidRDefault="00FB53F3" w:rsidP="00FB53F3">
      <w:pPr>
        <w:pStyle w:val="EndNoteBibliography"/>
        <w:spacing w:after="0"/>
        <w:ind w:left="720" w:hanging="720"/>
        <w:rPr>
          <w:rtl/>
        </w:rPr>
      </w:pPr>
      <w:r w:rsidRPr="00FB53F3">
        <w:rPr>
          <w:rtl/>
        </w:rPr>
        <w:t>2.</w:t>
      </w:r>
      <w:r w:rsidRPr="00FB53F3">
        <w:rPr>
          <w:rtl/>
        </w:rPr>
        <w:tab/>
      </w:r>
      <w:r w:rsidRPr="00FB53F3">
        <w:rPr>
          <w:i/>
        </w:rPr>
        <w:t>Definition of Algorithm.</w:t>
      </w:r>
      <w:r w:rsidRPr="00FB53F3">
        <w:t xml:space="preserve"> 2017; Available from: </w:t>
      </w:r>
      <w:hyperlink r:id="rId211" w:history="1">
        <w:r w:rsidRPr="00FB53F3">
          <w:rPr>
            <w:rStyle w:val="Hyperlink"/>
          </w:rPr>
          <w:t>https://www.merriam-webster.com/dictionary/algorithm</w:t>
        </w:r>
      </w:hyperlink>
      <w:r w:rsidRPr="00FB53F3">
        <w:t>.</w:t>
      </w:r>
    </w:p>
    <w:p w:rsidR="00FB53F3" w:rsidRPr="00FB53F3" w:rsidRDefault="00FB53F3" w:rsidP="00FB53F3">
      <w:pPr>
        <w:pStyle w:val="EndNoteBibliography"/>
        <w:spacing w:after="0"/>
        <w:ind w:left="720" w:hanging="720"/>
        <w:rPr>
          <w:rtl/>
        </w:rPr>
      </w:pPr>
      <w:r w:rsidRPr="00FB53F3">
        <w:rPr>
          <w:rtl/>
        </w:rPr>
        <w:t>3.</w:t>
      </w:r>
      <w:r w:rsidRPr="00FB53F3">
        <w:rPr>
          <w:rtl/>
        </w:rPr>
        <w:tab/>
      </w:r>
      <w:r w:rsidRPr="00FB53F3">
        <w:t xml:space="preserve">Miller, T., </w:t>
      </w:r>
      <w:r w:rsidRPr="00FB53F3">
        <w:rPr>
          <w:i/>
        </w:rPr>
        <w:t>Explanation</w:t>
      </w:r>
      <w:r w:rsidRPr="00FB53F3">
        <w:rPr>
          <w:i/>
          <w:rtl/>
        </w:rPr>
        <w:t xml:space="preserve"> </w:t>
      </w:r>
      <w:r w:rsidRPr="00FB53F3">
        <w:rPr>
          <w:i/>
        </w:rPr>
        <w:t>in artificial intelligence: Insights from the social sciences.</w:t>
      </w:r>
      <w:r w:rsidRPr="00FB53F3">
        <w:t xml:space="preserve"> Artificial intelligence, 2019. </w:t>
      </w:r>
      <w:r w:rsidRPr="00FB53F3">
        <w:rPr>
          <w:b/>
        </w:rPr>
        <w:t>267</w:t>
      </w:r>
      <w:r w:rsidRPr="00FB53F3">
        <w:t>: p. 1-38.</w:t>
      </w:r>
    </w:p>
    <w:p w:rsidR="00FB53F3" w:rsidRPr="00FB53F3" w:rsidRDefault="00FB53F3" w:rsidP="00FB53F3">
      <w:pPr>
        <w:pStyle w:val="EndNoteBibliography"/>
        <w:spacing w:after="0"/>
        <w:ind w:left="720" w:hanging="720"/>
        <w:rPr>
          <w:rtl/>
        </w:rPr>
      </w:pPr>
      <w:r w:rsidRPr="00FB53F3">
        <w:rPr>
          <w:rtl/>
        </w:rPr>
        <w:t>4.</w:t>
      </w:r>
      <w:r w:rsidRPr="00FB53F3">
        <w:rPr>
          <w:rtl/>
        </w:rPr>
        <w:tab/>
      </w:r>
      <w:r w:rsidRPr="00FB53F3">
        <w:t xml:space="preserve">Kim, B., R. Khanna, and O.O. Koyejo, </w:t>
      </w:r>
      <w:r w:rsidRPr="00FB53F3">
        <w:rPr>
          <w:i/>
        </w:rPr>
        <w:t>Examples are not enough, learn to criticize! criticism for interpretability.</w:t>
      </w:r>
      <w:r w:rsidRPr="00FB53F3">
        <w:t xml:space="preserve"> Advances in neural information processing systems, 2016. </w:t>
      </w:r>
      <w:r w:rsidRPr="00FB53F3">
        <w:rPr>
          <w:b/>
        </w:rPr>
        <w:t>29</w:t>
      </w:r>
      <w:r w:rsidRPr="00FB53F3">
        <w:t>.</w:t>
      </w:r>
    </w:p>
    <w:p w:rsidR="00FB53F3" w:rsidRPr="00FB53F3" w:rsidRDefault="00FB53F3" w:rsidP="00FB53F3">
      <w:pPr>
        <w:pStyle w:val="EndNoteBibliography"/>
        <w:spacing w:after="0"/>
        <w:ind w:left="720" w:hanging="720"/>
        <w:rPr>
          <w:rtl/>
        </w:rPr>
      </w:pPr>
      <w:r w:rsidRPr="00FB53F3">
        <w:rPr>
          <w:rtl/>
        </w:rPr>
        <w:t>5.</w:t>
      </w:r>
      <w:r w:rsidRPr="00FB53F3">
        <w:rPr>
          <w:rtl/>
        </w:rPr>
        <w:tab/>
      </w:r>
      <w:r w:rsidRPr="00FB53F3">
        <w:t xml:space="preserve">Murdoch, W.J., et al., </w:t>
      </w:r>
      <w:r w:rsidRPr="00FB53F3">
        <w:rPr>
          <w:i/>
        </w:rPr>
        <w:t>Definitions, methods, and applications in interpretable machine learning.</w:t>
      </w:r>
      <w:r w:rsidRPr="00FB53F3">
        <w:t xml:space="preserve"> Proceedings of the National Academy of Sciences, 2019. </w:t>
      </w:r>
      <w:r w:rsidRPr="00FB53F3">
        <w:rPr>
          <w:b/>
        </w:rPr>
        <w:t>116</w:t>
      </w:r>
      <w:r w:rsidRPr="00FB53F3">
        <w:t>(44): p. 22071-22080.</w:t>
      </w:r>
    </w:p>
    <w:p w:rsidR="00FB53F3" w:rsidRPr="00FB53F3" w:rsidRDefault="00FB53F3" w:rsidP="00FB53F3">
      <w:pPr>
        <w:pStyle w:val="EndNoteBibliography"/>
        <w:spacing w:after="0"/>
        <w:ind w:left="720" w:hanging="720"/>
        <w:rPr>
          <w:rtl/>
        </w:rPr>
      </w:pPr>
      <w:r w:rsidRPr="00FB53F3">
        <w:rPr>
          <w:rtl/>
        </w:rPr>
        <w:t>6.</w:t>
      </w:r>
      <w:r w:rsidRPr="00FB53F3">
        <w:rPr>
          <w:rtl/>
        </w:rPr>
        <w:tab/>
      </w:r>
      <w:r w:rsidRPr="00FB53F3">
        <w:t xml:space="preserve">Doshi-Velez, F. and B. Kim, </w:t>
      </w:r>
      <w:r w:rsidRPr="00FB53F3">
        <w:rPr>
          <w:i/>
        </w:rPr>
        <w:t>Towards a rigorous science of interpretable machine learning.</w:t>
      </w:r>
      <w:r w:rsidRPr="00FB53F3">
        <w:t xml:space="preserve"> arXiv preprint arXiv:1702.08608, 2017.</w:t>
      </w:r>
    </w:p>
    <w:p w:rsidR="00FB53F3" w:rsidRPr="00FB53F3" w:rsidRDefault="00FB53F3" w:rsidP="00FB53F3">
      <w:pPr>
        <w:pStyle w:val="EndNoteBibliography"/>
        <w:spacing w:after="0"/>
        <w:ind w:left="720" w:hanging="720"/>
        <w:rPr>
          <w:rtl/>
        </w:rPr>
      </w:pPr>
      <w:r w:rsidRPr="00FB53F3">
        <w:rPr>
          <w:rtl/>
        </w:rPr>
        <w:t>7.</w:t>
      </w:r>
      <w:r w:rsidRPr="00FB53F3">
        <w:rPr>
          <w:rtl/>
        </w:rPr>
        <w:tab/>
      </w:r>
      <w:r w:rsidRPr="00FB53F3">
        <w:t xml:space="preserve">Heider, F. and M. Simmel, </w:t>
      </w:r>
      <w:r w:rsidRPr="00FB53F3">
        <w:rPr>
          <w:i/>
        </w:rPr>
        <w:t>An experimental study of apparent behavior.</w:t>
      </w:r>
      <w:r w:rsidRPr="00FB53F3">
        <w:t xml:space="preserve"> The American journal of psychology, 1944. </w:t>
      </w:r>
      <w:r w:rsidRPr="00FB53F3">
        <w:rPr>
          <w:b/>
        </w:rPr>
        <w:t>57</w:t>
      </w:r>
      <w:r w:rsidRPr="00FB53F3">
        <w:t>(2): p. 243-259.</w:t>
      </w:r>
    </w:p>
    <w:p w:rsidR="00FB53F3" w:rsidRPr="00FB53F3" w:rsidRDefault="00FB53F3" w:rsidP="00FB53F3">
      <w:pPr>
        <w:pStyle w:val="EndNoteBibliography"/>
        <w:spacing w:after="0"/>
        <w:ind w:left="720" w:hanging="720"/>
        <w:rPr>
          <w:rtl/>
        </w:rPr>
      </w:pPr>
      <w:r w:rsidRPr="00FB53F3">
        <w:rPr>
          <w:rtl/>
        </w:rPr>
        <w:t>8.</w:t>
      </w:r>
      <w:r w:rsidRPr="00FB53F3">
        <w:rPr>
          <w:rtl/>
        </w:rPr>
        <w:tab/>
      </w:r>
      <w:r w:rsidRPr="00FB53F3">
        <w:t xml:space="preserve">Lipton, Z.C., </w:t>
      </w:r>
      <w:r w:rsidRPr="00FB53F3">
        <w:rPr>
          <w:i/>
        </w:rPr>
        <w:t>The mythos of model interpretability: In machine learning, the concept of interpretability is both important and slippery.</w:t>
      </w:r>
      <w:r w:rsidRPr="00FB53F3">
        <w:t xml:space="preserve"> Queue, 2018. </w:t>
      </w:r>
      <w:r w:rsidRPr="00FB53F3">
        <w:rPr>
          <w:b/>
        </w:rPr>
        <w:t>16</w:t>
      </w:r>
      <w:r w:rsidRPr="00FB53F3">
        <w:t>(3): p. 31-57.</w:t>
      </w:r>
    </w:p>
    <w:p w:rsidR="00FB53F3" w:rsidRPr="00FB53F3" w:rsidRDefault="00FB53F3" w:rsidP="00FB53F3">
      <w:pPr>
        <w:pStyle w:val="EndNoteBibliography"/>
        <w:spacing w:after="0"/>
        <w:ind w:left="720" w:hanging="720"/>
        <w:rPr>
          <w:rtl/>
        </w:rPr>
      </w:pPr>
      <w:r w:rsidRPr="00FB53F3">
        <w:rPr>
          <w:rtl/>
        </w:rPr>
        <w:t>9.</w:t>
      </w:r>
      <w:r w:rsidRPr="00FB53F3">
        <w:rPr>
          <w:rtl/>
        </w:rPr>
        <w:tab/>
      </w:r>
      <w:r w:rsidRPr="00FB53F3">
        <w:t xml:space="preserve">Robnik-Šikonja, M. and M. Bohanec, </w:t>
      </w:r>
      <w:r w:rsidRPr="00FB53F3">
        <w:rPr>
          <w:i/>
        </w:rPr>
        <w:t>Perturbation-based explanations of prediction models.</w:t>
      </w:r>
      <w:r w:rsidRPr="00FB53F3">
        <w:t xml:space="preserve"> Human and Machine Learning: Visible, Explainable, Trustworthy and Transparent, 2018: p. 159-175.</w:t>
      </w:r>
    </w:p>
    <w:p w:rsidR="00FB53F3" w:rsidRPr="00FB53F3" w:rsidRDefault="00FB53F3" w:rsidP="00FB53F3">
      <w:pPr>
        <w:pStyle w:val="EndNoteBibliography"/>
        <w:spacing w:after="0"/>
        <w:ind w:left="720" w:hanging="720"/>
        <w:rPr>
          <w:rtl/>
        </w:rPr>
      </w:pPr>
      <w:r w:rsidRPr="00FB53F3">
        <w:rPr>
          <w:rtl/>
        </w:rPr>
        <w:t>10.</w:t>
      </w:r>
      <w:r w:rsidRPr="00FB53F3">
        <w:rPr>
          <w:rtl/>
        </w:rPr>
        <w:tab/>
      </w:r>
      <w:r w:rsidRPr="00FB53F3">
        <w:t xml:space="preserve">Lipton, P., </w:t>
      </w:r>
      <w:r w:rsidRPr="00FB53F3">
        <w:rPr>
          <w:i/>
        </w:rPr>
        <w:t>Contrastive explanation.</w:t>
      </w:r>
      <w:r w:rsidRPr="00FB53F3">
        <w:t xml:space="preserve"> Royal Institute of Philosophy Supplements, 1990. </w:t>
      </w:r>
      <w:r w:rsidRPr="00FB53F3">
        <w:rPr>
          <w:b/>
        </w:rPr>
        <w:t>27</w:t>
      </w:r>
      <w:r w:rsidRPr="00FB53F3">
        <w:t>: p. 247-266.</w:t>
      </w:r>
    </w:p>
    <w:p w:rsidR="00FB53F3" w:rsidRPr="00FB53F3" w:rsidRDefault="00FB53F3" w:rsidP="00FB53F3">
      <w:pPr>
        <w:pStyle w:val="EndNoteBibliography"/>
        <w:spacing w:after="0"/>
        <w:ind w:left="720" w:hanging="720"/>
        <w:rPr>
          <w:rtl/>
        </w:rPr>
      </w:pPr>
      <w:r w:rsidRPr="00FB53F3">
        <w:rPr>
          <w:rtl/>
        </w:rPr>
        <w:t>11.</w:t>
      </w:r>
      <w:r w:rsidRPr="00FB53F3">
        <w:rPr>
          <w:rtl/>
        </w:rPr>
        <w:tab/>
      </w:r>
      <w:r w:rsidRPr="00FB53F3">
        <w:t xml:space="preserve">Kahneman, D. and A. Tversky, </w:t>
      </w:r>
      <w:r w:rsidRPr="00FB53F3">
        <w:rPr>
          <w:i/>
        </w:rPr>
        <w:t>The simulation heuristic</w:t>
      </w:r>
      <w:r w:rsidRPr="00FB53F3">
        <w:t>. 1981: National Technical Information Service.</w:t>
      </w:r>
    </w:p>
    <w:p w:rsidR="00FB53F3" w:rsidRPr="00FB53F3" w:rsidRDefault="00FB53F3" w:rsidP="00FB53F3">
      <w:pPr>
        <w:pStyle w:val="EndNoteBibliography"/>
        <w:spacing w:after="0"/>
        <w:ind w:left="720" w:hanging="720"/>
        <w:rPr>
          <w:rtl/>
        </w:rPr>
      </w:pPr>
      <w:r w:rsidRPr="00FB53F3">
        <w:rPr>
          <w:rtl/>
        </w:rPr>
        <w:t>12.</w:t>
      </w:r>
      <w:r w:rsidRPr="00FB53F3">
        <w:rPr>
          <w:rtl/>
        </w:rPr>
        <w:tab/>
      </w:r>
      <w:r w:rsidRPr="00FB53F3">
        <w:t xml:space="preserve">Štrumbelj, E. and I. Kononenko. </w:t>
      </w:r>
      <w:r w:rsidRPr="00FB53F3">
        <w:rPr>
          <w:i/>
        </w:rPr>
        <w:t>A general method for visualizing and explaining black-box regression models</w:t>
      </w:r>
      <w:r w:rsidRPr="00FB53F3">
        <w:t xml:space="preserve">. in </w:t>
      </w:r>
      <w:r w:rsidRPr="00FB53F3">
        <w:rPr>
          <w:i/>
        </w:rPr>
        <w:t>Adaptive and Natural Computing Algorithms: 10th International Conference, ICANNGA 2011, Ljubljana, Slovenia, April 14-16, 2011, Proceedings, Part II 10</w:t>
      </w:r>
      <w:r w:rsidRPr="00FB53F3">
        <w:t>. 2011. Springer.</w:t>
      </w:r>
    </w:p>
    <w:p w:rsidR="00FB53F3" w:rsidRPr="00FB53F3" w:rsidRDefault="00FB53F3" w:rsidP="00FB53F3">
      <w:pPr>
        <w:pStyle w:val="EndNoteBibliography"/>
        <w:spacing w:after="0"/>
        <w:ind w:left="720" w:hanging="720"/>
        <w:rPr>
          <w:rtl/>
        </w:rPr>
      </w:pPr>
      <w:r w:rsidRPr="00FB53F3">
        <w:rPr>
          <w:rtl/>
        </w:rPr>
        <w:t>13.</w:t>
      </w:r>
      <w:r w:rsidRPr="00FB53F3">
        <w:rPr>
          <w:rtl/>
        </w:rPr>
        <w:tab/>
      </w:r>
      <w:r w:rsidRPr="00FB53F3">
        <w:t xml:space="preserve">Nickerson, R.S., </w:t>
      </w:r>
      <w:r w:rsidRPr="00FB53F3">
        <w:rPr>
          <w:i/>
        </w:rPr>
        <w:t>Confirmation bias: A ubiquitous phenomenon in many guises.</w:t>
      </w:r>
      <w:r w:rsidRPr="00FB53F3">
        <w:t xml:space="preserve"> Review of general psychology, 1998. </w:t>
      </w:r>
      <w:r w:rsidRPr="00FB53F3">
        <w:rPr>
          <w:b/>
        </w:rPr>
        <w:t>2</w:t>
      </w:r>
      <w:r w:rsidRPr="00FB53F3">
        <w:t>(2): p. 175-220.</w:t>
      </w:r>
    </w:p>
    <w:p w:rsidR="00FB53F3" w:rsidRPr="00FB53F3" w:rsidRDefault="00FB53F3" w:rsidP="00FB53F3">
      <w:pPr>
        <w:pStyle w:val="EndNoteBibliography"/>
        <w:spacing w:after="0"/>
        <w:ind w:left="720" w:hanging="720"/>
        <w:rPr>
          <w:rtl/>
        </w:rPr>
      </w:pPr>
      <w:r w:rsidRPr="00FB53F3">
        <w:rPr>
          <w:rtl/>
        </w:rPr>
        <w:t>14.</w:t>
      </w:r>
      <w:r w:rsidRPr="00FB53F3">
        <w:rPr>
          <w:rtl/>
        </w:rPr>
        <w:tab/>
      </w:r>
      <w:r w:rsidRPr="00FB53F3">
        <w:t xml:space="preserve">Fanaee-T, H. and J. Gama, </w:t>
      </w:r>
      <w:r w:rsidRPr="00FB53F3">
        <w:rPr>
          <w:i/>
        </w:rPr>
        <w:t>Event labeling combining ensemble</w:t>
      </w:r>
      <w:r w:rsidRPr="00FB53F3">
        <w:rPr>
          <w:i/>
          <w:rtl/>
        </w:rPr>
        <w:t xml:space="preserve"> </w:t>
      </w:r>
      <w:r w:rsidRPr="00FB53F3">
        <w:rPr>
          <w:i/>
        </w:rPr>
        <w:t>detectors and background knowledge.</w:t>
      </w:r>
      <w:r w:rsidRPr="00FB53F3">
        <w:t xml:space="preserve"> Progress in Artificial Intelligence, 2014. </w:t>
      </w:r>
      <w:r w:rsidRPr="00FB53F3">
        <w:rPr>
          <w:b/>
        </w:rPr>
        <w:t>2</w:t>
      </w:r>
      <w:r w:rsidRPr="00FB53F3">
        <w:t>: p. 113-127.</w:t>
      </w:r>
    </w:p>
    <w:p w:rsidR="00FB53F3" w:rsidRPr="00FB53F3" w:rsidRDefault="00FB53F3" w:rsidP="00FB53F3">
      <w:pPr>
        <w:pStyle w:val="EndNoteBibliography"/>
        <w:spacing w:after="0"/>
        <w:ind w:left="720" w:hanging="720"/>
        <w:rPr>
          <w:rtl/>
        </w:rPr>
      </w:pPr>
      <w:r w:rsidRPr="00FB53F3">
        <w:rPr>
          <w:rtl/>
        </w:rPr>
        <w:t>15.</w:t>
      </w:r>
      <w:r w:rsidRPr="00FB53F3">
        <w:rPr>
          <w:rtl/>
        </w:rPr>
        <w:tab/>
      </w:r>
      <w:r w:rsidRPr="00FB53F3">
        <w:t xml:space="preserve">Alberto, T.C., J.V. Lochter, and T.A. Almeida. </w:t>
      </w:r>
      <w:r w:rsidRPr="00FB53F3">
        <w:rPr>
          <w:i/>
        </w:rPr>
        <w:t>Tubespam: Comment spam filtering on youtube</w:t>
      </w:r>
      <w:r w:rsidRPr="00FB53F3">
        <w:t xml:space="preserve">. in </w:t>
      </w:r>
      <w:r w:rsidRPr="00FB53F3">
        <w:rPr>
          <w:i/>
        </w:rPr>
        <w:t>2015 IEEE 14th international conference on machine learning and applications (ICMLA)</w:t>
      </w:r>
      <w:r w:rsidRPr="00FB53F3">
        <w:t>. 2015. IEEE.</w:t>
      </w:r>
    </w:p>
    <w:p w:rsidR="00FB53F3" w:rsidRPr="00FB53F3" w:rsidRDefault="00FB53F3" w:rsidP="00FB53F3">
      <w:pPr>
        <w:pStyle w:val="EndNoteBibliography"/>
        <w:spacing w:after="0"/>
        <w:ind w:left="720" w:hanging="720"/>
        <w:rPr>
          <w:rtl/>
        </w:rPr>
      </w:pPr>
      <w:r w:rsidRPr="00FB53F3">
        <w:rPr>
          <w:rtl/>
        </w:rPr>
        <w:t>16.</w:t>
      </w:r>
      <w:r w:rsidRPr="00FB53F3">
        <w:rPr>
          <w:rtl/>
        </w:rPr>
        <w:tab/>
      </w:r>
      <w:r w:rsidRPr="00FB53F3">
        <w:t xml:space="preserve">Fernandes, K., J.S. Cardoso, and J. Fernandes. </w:t>
      </w:r>
      <w:r w:rsidRPr="00FB53F3">
        <w:rPr>
          <w:i/>
        </w:rPr>
        <w:t>Transfer learning with partial observability applied to cervical cancer screening</w:t>
      </w:r>
      <w:r w:rsidRPr="00FB53F3">
        <w:t xml:space="preserve">. in </w:t>
      </w:r>
      <w:r w:rsidRPr="00FB53F3">
        <w:rPr>
          <w:i/>
        </w:rPr>
        <w:t>Pattern Recognition and Image Analysis: 8th Iberian Conference, IbPRIA 2017, Faro</w:t>
      </w:r>
      <w:r w:rsidRPr="00FB53F3">
        <w:rPr>
          <w:i/>
          <w:rtl/>
        </w:rPr>
        <w:t xml:space="preserve">, </w:t>
      </w:r>
      <w:r w:rsidRPr="00FB53F3">
        <w:rPr>
          <w:i/>
        </w:rPr>
        <w:t>Portugal, June 20-23, 2017, Proceedings 8</w:t>
      </w:r>
      <w:r w:rsidRPr="00FB53F3">
        <w:t>. 2017. Springer.</w:t>
      </w:r>
    </w:p>
    <w:p w:rsidR="00FB53F3" w:rsidRPr="00FB53F3" w:rsidRDefault="00FB53F3" w:rsidP="00FB53F3">
      <w:pPr>
        <w:pStyle w:val="EndNoteBibliography"/>
        <w:spacing w:after="0"/>
        <w:ind w:left="720" w:hanging="720"/>
        <w:rPr>
          <w:rtl/>
        </w:rPr>
      </w:pPr>
      <w:r w:rsidRPr="00FB53F3">
        <w:rPr>
          <w:rtl/>
        </w:rPr>
        <w:t>17.</w:t>
      </w:r>
      <w:r w:rsidRPr="00FB53F3">
        <w:rPr>
          <w:rtl/>
        </w:rPr>
        <w:tab/>
      </w:r>
      <w:r w:rsidRPr="00FB53F3">
        <w:t xml:space="preserve">Hastie, T., </w:t>
      </w:r>
      <w:r w:rsidRPr="00FB53F3">
        <w:rPr>
          <w:i/>
        </w:rPr>
        <w:t>The Elements of Statistical Learning Edited by Hastie T, Tibshirani R, Friedman J</w:t>
      </w:r>
      <w:r w:rsidRPr="00FB53F3">
        <w:t>. 2009, Springer New York:.</w:t>
      </w:r>
    </w:p>
    <w:p w:rsidR="00FB53F3" w:rsidRPr="00FB53F3" w:rsidRDefault="00FB53F3" w:rsidP="00FB53F3">
      <w:pPr>
        <w:pStyle w:val="EndNoteBibliography"/>
        <w:spacing w:after="0"/>
        <w:ind w:left="720" w:hanging="720"/>
        <w:rPr>
          <w:rtl/>
        </w:rPr>
      </w:pPr>
      <w:r w:rsidRPr="00FB53F3">
        <w:rPr>
          <w:rtl/>
        </w:rPr>
        <w:t>18.</w:t>
      </w:r>
      <w:r w:rsidRPr="00FB53F3">
        <w:rPr>
          <w:rtl/>
        </w:rPr>
        <w:tab/>
      </w:r>
      <w:r w:rsidRPr="00FB53F3">
        <w:t xml:space="preserve">Holte, R.C., </w:t>
      </w:r>
      <w:r w:rsidRPr="00FB53F3">
        <w:rPr>
          <w:i/>
        </w:rPr>
        <w:t>Very simple classification rules perform well on most commonly used datasets.</w:t>
      </w:r>
      <w:r w:rsidRPr="00FB53F3">
        <w:t xml:space="preserve"> Machine learning, 1993. </w:t>
      </w:r>
      <w:r w:rsidRPr="00FB53F3">
        <w:rPr>
          <w:b/>
        </w:rPr>
        <w:t>11</w:t>
      </w:r>
      <w:r w:rsidRPr="00FB53F3">
        <w:t>: p. 63-90.</w:t>
      </w:r>
    </w:p>
    <w:p w:rsidR="00FB53F3" w:rsidRPr="00FB53F3" w:rsidRDefault="00FB53F3" w:rsidP="00FB53F3">
      <w:pPr>
        <w:pStyle w:val="EndNoteBibliography"/>
        <w:spacing w:after="0"/>
        <w:ind w:left="720" w:hanging="720"/>
        <w:rPr>
          <w:rtl/>
        </w:rPr>
      </w:pPr>
      <w:r w:rsidRPr="00FB53F3">
        <w:rPr>
          <w:rtl/>
        </w:rPr>
        <w:t>19.</w:t>
      </w:r>
      <w:r w:rsidRPr="00FB53F3">
        <w:rPr>
          <w:rtl/>
        </w:rPr>
        <w:tab/>
      </w:r>
      <w:r w:rsidRPr="00FB53F3">
        <w:t xml:space="preserve">Cohen, W.W., </w:t>
      </w:r>
      <w:r w:rsidRPr="00FB53F3">
        <w:rPr>
          <w:i/>
        </w:rPr>
        <w:t>Fast effective rule induction</w:t>
      </w:r>
      <w:r w:rsidRPr="00FB53F3">
        <w:t xml:space="preserve">, in </w:t>
      </w:r>
      <w:r w:rsidRPr="00FB53F3">
        <w:rPr>
          <w:i/>
        </w:rPr>
        <w:t>Machine learning proceedings 1995</w:t>
      </w:r>
      <w:r w:rsidRPr="00FB53F3">
        <w:t>. 1995, Elsevier. p. 115-123.</w:t>
      </w:r>
    </w:p>
    <w:p w:rsidR="00FB53F3" w:rsidRPr="00FB53F3" w:rsidRDefault="00FB53F3" w:rsidP="00FB53F3">
      <w:pPr>
        <w:pStyle w:val="EndNoteBibliography"/>
        <w:spacing w:after="0"/>
        <w:ind w:left="720" w:hanging="720"/>
        <w:rPr>
          <w:rtl/>
        </w:rPr>
      </w:pPr>
      <w:r w:rsidRPr="00FB53F3">
        <w:rPr>
          <w:rtl/>
        </w:rPr>
        <w:t>20.</w:t>
      </w:r>
      <w:r w:rsidRPr="00FB53F3">
        <w:rPr>
          <w:rtl/>
        </w:rPr>
        <w:tab/>
      </w:r>
      <w:r w:rsidRPr="00FB53F3">
        <w:t xml:space="preserve">Letham, B., et al., </w:t>
      </w:r>
      <w:r w:rsidRPr="00FB53F3">
        <w:rPr>
          <w:i/>
        </w:rPr>
        <w:t>Interpretable classifiers using rules and bayesian analysis: Building a better stroke prediction model.</w:t>
      </w:r>
      <w:r w:rsidRPr="00FB53F3">
        <w:t xml:space="preserve"> 2015.</w:t>
      </w:r>
    </w:p>
    <w:p w:rsidR="00FB53F3" w:rsidRPr="00FB53F3" w:rsidRDefault="00FB53F3" w:rsidP="00FB53F3">
      <w:pPr>
        <w:pStyle w:val="EndNoteBibliography"/>
        <w:spacing w:after="0"/>
        <w:ind w:left="720" w:hanging="720"/>
        <w:rPr>
          <w:rtl/>
        </w:rPr>
      </w:pPr>
      <w:r w:rsidRPr="00FB53F3">
        <w:rPr>
          <w:rtl/>
        </w:rPr>
        <w:t>21.</w:t>
      </w:r>
      <w:r w:rsidRPr="00FB53F3">
        <w:rPr>
          <w:rtl/>
        </w:rPr>
        <w:tab/>
      </w:r>
      <w:r w:rsidRPr="00FB53F3">
        <w:t xml:space="preserve">Borgelt, C. </w:t>
      </w:r>
      <w:r w:rsidRPr="00FB53F3">
        <w:rPr>
          <w:i/>
        </w:rPr>
        <w:t>An Implementation of the FP-growth Algorithm</w:t>
      </w:r>
      <w:r w:rsidRPr="00FB53F3">
        <w:t xml:space="preserve">. in </w:t>
      </w:r>
      <w:r w:rsidRPr="00FB53F3">
        <w:rPr>
          <w:i/>
        </w:rPr>
        <w:t>Proceedings of the 1st international workshop on open source data mining: frequent pattern mining implementations</w:t>
      </w:r>
      <w:r w:rsidRPr="00FB53F3">
        <w:t>. 2005.</w:t>
      </w:r>
    </w:p>
    <w:p w:rsidR="00FB53F3" w:rsidRPr="00FB53F3" w:rsidRDefault="00FB53F3" w:rsidP="00FB53F3">
      <w:pPr>
        <w:pStyle w:val="EndNoteBibliography"/>
        <w:spacing w:after="0"/>
        <w:ind w:left="720" w:hanging="720"/>
        <w:rPr>
          <w:rtl/>
        </w:rPr>
      </w:pPr>
      <w:r w:rsidRPr="00FB53F3">
        <w:rPr>
          <w:rtl/>
        </w:rPr>
        <w:lastRenderedPageBreak/>
        <w:t>22.</w:t>
      </w:r>
      <w:r w:rsidRPr="00FB53F3">
        <w:rPr>
          <w:rtl/>
        </w:rPr>
        <w:tab/>
      </w:r>
      <w:r w:rsidRPr="00FB53F3">
        <w:t>Yang, H.</w:t>
      </w:r>
      <w:r w:rsidRPr="00FB53F3">
        <w:rPr>
          <w:rtl/>
        </w:rPr>
        <w:t xml:space="preserve">, </w:t>
      </w:r>
      <w:r w:rsidRPr="00FB53F3">
        <w:t xml:space="preserve">C. Rudin, and M. Seltzer. </w:t>
      </w:r>
      <w:r w:rsidRPr="00FB53F3">
        <w:rPr>
          <w:i/>
        </w:rPr>
        <w:t>Scalable Bayesian rule lists</w:t>
      </w:r>
      <w:r w:rsidRPr="00FB53F3">
        <w:t xml:space="preserve">. in </w:t>
      </w:r>
      <w:r w:rsidRPr="00FB53F3">
        <w:rPr>
          <w:i/>
        </w:rPr>
        <w:t>International conference on machine learning</w:t>
      </w:r>
      <w:r w:rsidRPr="00FB53F3">
        <w:t>. 2017. PMLR.</w:t>
      </w:r>
    </w:p>
    <w:p w:rsidR="00FB53F3" w:rsidRPr="00FB53F3" w:rsidRDefault="00FB53F3" w:rsidP="00FB53F3">
      <w:pPr>
        <w:pStyle w:val="EndNoteBibliography"/>
        <w:spacing w:after="0"/>
        <w:ind w:left="720" w:hanging="720"/>
        <w:rPr>
          <w:rtl/>
        </w:rPr>
      </w:pPr>
      <w:r w:rsidRPr="00FB53F3">
        <w:rPr>
          <w:rtl/>
        </w:rPr>
        <w:t>23.</w:t>
      </w:r>
      <w:r w:rsidRPr="00FB53F3">
        <w:rPr>
          <w:rtl/>
        </w:rPr>
        <w:tab/>
      </w:r>
      <w:r w:rsidRPr="00FB53F3">
        <w:t xml:space="preserve">Fürnkranz, J., D. Gamberger, and N. Lavrač, </w:t>
      </w:r>
      <w:r w:rsidRPr="00FB53F3">
        <w:rPr>
          <w:i/>
        </w:rPr>
        <w:t>Foundations of rule learning</w:t>
      </w:r>
      <w:r w:rsidRPr="00FB53F3">
        <w:t>. 2012: Springer Science &amp; Business Media.</w:t>
      </w:r>
    </w:p>
    <w:p w:rsidR="00FB53F3" w:rsidRPr="00FB53F3" w:rsidRDefault="00FB53F3" w:rsidP="00FB53F3">
      <w:pPr>
        <w:pStyle w:val="EndNoteBibliography"/>
        <w:spacing w:after="0"/>
        <w:ind w:left="720" w:hanging="720"/>
        <w:rPr>
          <w:rtl/>
        </w:rPr>
      </w:pPr>
      <w:r w:rsidRPr="00FB53F3">
        <w:rPr>
          <w:rtl/>
        </w:rPr>
        <w:t>24.</w:t>
      </w:r>
      <w:r w:rsidRPr="00FB53F3">
        <w:rPr>
          <w:rtl/>
        </w:rPr>
        <w:tab/>
      </w:r>
      <w:r w:rsidRPr="00FB53F3">
        <w:t>Friedman, J.H</w:t>
      </w:r>
      <w:r w:rsidRPr="00FB53F3">
        <w:rPr>
          <w:rtl/>
        </w:rPr>
        <w:t xml:space="preserve">. </w:t>
      </w:r>
      <w:r w:rsidRPr="00FB53F3">
        <w:t xml:space="preserve">and B.E. Popescu, </w:t>
      </w:r>
      <w:r w:rsidRPr="00FB53F3">
        <w:rPr>
          <w:i/>
        </w:rPr>
        <w:t>Predictive learning via rule ensembles.</w:t>
      </w:r>
      <w:r w:rsidRPr="00FB53F3">
        <w:t xml:space="preserve"> 2008.</w:t>
      </w:r>
    </w:p>
    <w:p w:rsidR="00FB53F3" w:rsidRPr="00FB53F3" w:rsidRDefault="00FB53F3" w:rsidP="00FB53F3">
      <w:pPr>
        <w:pStyle w:val="EndNoteBibliography"/>
        <w:spacing w:after="0"/>
        <w:ind w:left="720" w:hanging="720"/>
        <w:rPr>
          <w:rtl/>
        </w:rPr>
      </w:pPr>
      <w:r w:rsidRPr="00FB53F3">
        <w:rPr>
          <w:rtl/>
        </w:rPr>
        <w:t>25.</w:t>
      </w:r>
      <w:r w:rsidRPr="00FB53F3">
        <w:rPr>
          <w:rtl/>
        </w:rPr>
        <w:tab/>
      </w:r>
      <w:r w:rsidRPr="00FB53F3">
        <w:t xml:space="preserve">Fokkema, M., </w:t>
      </w:r>
      <w:r w:rsidRPr="00FB53F3">
        <w:rPr>
          <w:i/>
        </w:rPr>
        <w:t>Fitting prediction rule ensembles with R package pre.</w:t>
      </w:r>
      <w:r w:rsidRPr="00FB53F3">
        <w:t xml:space="preserve"> arXiv preprint arXiv:1707.07149, 2017.</w:t>
      </w:r>
    </w:p>
    <w:p w:rsidR="00FB53F3" w:rsidRPr="00FB53F3" w:rsidRDefault="00FB53F3" w:rsidP="00FB53F3">
      <w:pPr>
        <w:pStyle w:val="EndNoteBibliography"/>
        <w:spacing w:after="0"/>
        <w:ind w:left="720" w:hanging="720"/>
        <w:rPr>
          <w:rtl/>
        </w:rPr>
      </w:pPr>
      <w:r w:rsidRPr="00FB53F3">
        <w:rPr>
          <w:rtl/>
        </w:rPr>
        <w:t>26.</w:t>
      </w:r>
      <w:r w:rsidRPr="00FB53F3">
        <w:rPr>
          <w:rtl/>
        </w:rPr>
        <w:tab/>
      </w:r>
      <w:r w:rsidRPr="00FB53F3">
        <w:t xml:space="preserve">Ribeiro, M.T., S. Singh, and C. Guestrin, </w:t>
      </w:r>
      <w:r w:rsidRPr="00FB53F3">
        <w:rPr>
          <w:i/>
        </w:rPr>
        <w:t>Model-agnostic interpretability of machine learning.</w:t>
      </w:r>
      <w:r w:rsidRPr="00FB53F3">
        <w:t xml:space="preserve"> arXiv preprint arXiv:1606.05386, 2016.</w:t>
      </w:r>
    </w:p>
    <w:p w:rsidR="00FB53F3" w:rsidRPr="00FB53F3" w:rsidRDefault="00FB53F3" w:rsidP="00FB53F3">
      <w:pPr>
        <w:pStyle w:val="EndNoteBibliography"/>
        <w:spacing w:after="0"/>
        <w:ind w:left="720" w:hanging="720"/>
        <w:rPr>
          <w:rtl/>
        </w:rPr>
      </w:pPr>
      <w:r w:rsidRPr="00FB53F3">
        <w:rPr>
          <w:rtl/>
        </w:rPr>
        <w:t>27.</w:t>
      </w:r>
      <w:r w:rsidRPr="00FB53F3">
        <w:rPr>
          <w:rtl/>
        </w:rPr>
        <w:tab/>
      </w:r>
      <w:r w:rsidRPr="00FB53F3">
        <w:t xml:space="preserve">Aamodt, A. and E. Plaza, </w:t>
      </w:r>
      <w:r w:rsidRPr="00FB53F3">
        <w:rPr>
          <w:i/>
        </w:rPr>
        <w:t>Case-based reasoning: Foundational issues, methodological variations, and system approaches.</w:t>
      </w:r>
      <w:r w:rsidRPr="00FB53F3">
        <w:t xml:space="preserve"> AI communications, 1994. </w:t>
      </w:r>
      <w:r w:rsidRPr="00FB53F3">
        <w:rPr>
          <w:b/>
        </w:rPr>
        <w:t>7</w:t>
      </w:r>
      <w:r w:rsidRPr="00FB53F3">
        <w:t>(1): p. 39-59.</w:t>
      </w:r>
    </w:p>
    <w:p w:rsidR="00FB53F3" w:rsidRPr="00FB53F3" w:rsidRDefault="00FB53F3" w:rsidP="00FB53F3">
      <w:pPr>
        <w:pStyle w:val="EndNoteBibliography"/>
        <w:spacing w:after="0"/>
        <w:ind w:left="720" w:hanging="720"/>
        <w:rPr>
          <w:rtl/>
        </w:rPr>
      </w:pPr>
      <w:r w:rsidRPr="00FB53F3">
        <w:rPr>
          <w:rtl/>
        </w:rPr>
        <w:t>28.</w:t>
      </w:r>
      <w:r w:rsidRPr="00FB53F3">
        <w:rPr>
          <w:rtl/>
        </w:rPr>
        <w:tab/>
      </w:r>
      <w:r w:rsidRPr="00FB53F3">
        <w:t xml:space="preserve">Friedman, J.H., </w:t>
      </w:r>
      <w:r w:rsidRPr="00FB53F3">
        <w:rPr>
          <w:i/>
        </w:rPr>
        <w:t>Greedy function approximation: a gradient boosting machine.</w:t>
      </w:r>
      <w:r w:rsidRPr="00FB53F3">
        <w:t xml:space="preserve"> Annals of statistics, 2001: p. 1189-1232.</w:t>
      </w:r>
    </w:p>
    <w:p w:rsidR="00FB53F3" w:rsidRPr="00FB53F3" w:rsidRDefault="00FB53F3" w:rsidP="00FB53F3">
      <w:pPr>
        <w:pStyle w:val="EndNoteBibliography"/>
        <w:spacing w:after="0"/>
        <w:ind w:left="720" w:hanging="720"/>
        <w:rPr>
          <w:rtl/>
        </w:rPr>
      </w:pPr>
      <w:r w:rsidRPr="00FB53F3">
        <w:rPr>
          <w:rtl/>
        </w:rPr>
        <w:t>29.</w:t>
      </w:r>
      <w:r w:rsidRPr="00FB53F3">
        <w:rPr>
          <w:rtl/>
        </w:rPr>
        <w:tab/>
      </w:r>
      <w:r w:rsidRPr="00FB53F3">
        <w:t xml:space="preserve">Greenwell, B.M., B.C. Boehmke, and A.J. McCarthy, </w:t>
      </w:r>
      <w:r w:rsidRPr="00FB53F3">
        <w:rPr>
          <w:i/>
        </w:rPr>
        <w:t>A simple and effective model-based variable importance measure.</w:t>
      </w:r>
      <w:r w:rsidRPr="00FB53F3">
        <w:t xml:space="preserve"> arXiv preprint arXiv:1805.04755, 2018.</w:t>
      </w:r>
    </w:p>
    <w:p w:rsidR="00FB53F3" w:rsidRPr="00FB53F3" w:rsidRDefault="00FB53F3" w:rsidP="00FB53F3">
      <w:pPr>
        <w:pStyle w:val="EndNoteBibliography"/>
        <w:spacing w:after="0"/>
        <w:ind w:left="720" w:hanging="720"/>
        <w:rPr>
          <w:rtl/>
        </w:rPr>
      </w:pPr>
      <w:r w:rsidRPr="00FB53F3">
        <w:rPr>
          <w:rtl/>
        </w:rPr>
        <w:t>30.</w:t>
      </w:r>
      <w:r w:rsidRPr="00FB53F3">
        <w:rPr>
          <w:rtl/>
        </w:rPr>
        <w:tab/>
      </w:r>
      <w:r w:rsidRPr="00FB53F3">
        <w:t>Zhao,</w:t>
      </w:r>
      <w:r w:rsidRPr="00FB53F3">
        <w:rPr>
          <w:rtl/>
        </w:rPr>
        <w:t xml:space="preserve"> </w:t>
      </w:r>
      <w:r w:rsidRPr="00FB53F3">
        <w:t xml:space="preserve">Q. and T. Hastie, </w:t>
      </w:r>
      <w:r w:rsidRPr="00FB53F3">
        <w:rPr>
          <w:i/>
        </w:rPr>
        <w:t>Causal interpretations of black-box models.</w:t>
      </w:r>
      <w:r w:rsidRPr="00FB53F3">
        <w:t xml:space="preserve"> Journal of Business &amp; Economic Statistics, 2021. </w:t>
      </w:r>
      <w:r w:rsidRPr="00FB53F3">
        <w:rPr>
          <w:b/>
        </w:rPr>
        <w:t>39</w:t>
      </w:r>
      <w:r w:rsidRPr="00FB53F3">
        <w:t>(1): p. 272-281.</w:t>
      </w:r>
    </w:p>
    <w:p w:rsidR="00FB53F3" w:rsidRPr="00FB53F3" w:rsidRDefault="00FB53F3" w:rsidP="00FB53F3">
      <w:pPr>
        <w:pStyle w:val="EndNoteBibliography"/>
        <w:spacing w:after="0"/>
        <w:ind w:left="720" w:hanging="720"/>
        <w:rPr>
          <w:rtl/>
        </w:rPr>
      </w:pPr>
      <w:r w:rsidRPr="00FB53F3">
        <w:rPr>
          <w:rtl/>
        </w:rPr>
        <w:t>31.</w:t>
      </w:r>
      <w:r w:rsidRPr="00FB53F3">
        <w:rPr>
          <w:rtl/>
        </w:rPr>
        <w:tab/>
      </w:r>
      <w:r w:rsidRPr="00FB53F3">
        <w:t xml:space="preserve">Apley, D.W. and J. Zhu, </w:t>
      </w:r>
      <w:r w:rsidRPr="00FB53F3">
        <w:rPr>
          <w:i/>
        </w:rPr>
        <w:t>Visualizing the effects of predictor variables in black box supervised learning models.</w:t>
      </w:r>
      <w:r w:rsidRPr="00FB53F3">
        <w:t xml:space="preserve"> Journal of the Royal Statistical Society Series B: Statistical Methodology, 2020. </w:t>
      </w:r>
      <w:r w:rsidRPr="00FB53F3">
        <w:rPr>
          <w:b/>
        </w:rPr>
        <w:t>82</w:t>
      </w:r>
      <w:r w:rsidRPr="00FB53F3">
        <w:t>(4): p. 1059-1086.</w:t>
      </w:r>
    </w:p>
    <w:p w:rsidR="00FB53F3" w:rsidRPr="00FB53F3" w:rsidRDefault="00FB53F3" w:rsidP="00FB53F3">
      <w:pPr>
        <w:pStyle w:val="EndNoteBibliography"/>
        <w:spacing w:after="0"/>
        <w:ind w:left="720" w:hanging="720"/>
        <w:rPr>
          <w:rtl/>
        </w:rPr>
      </w:pPr>
      <w:r w:rsidRPr="00FB53F3">
        <w:rPr>
          <w:rtl/>
        </w:rPr>
        <w:t>32.</w:t>
      </w:r>
      <w:r w:rsidRPr="00FB53F3">
        <w:rPr>
          <w:rtl/>
        </w:rPr>
        <w:tab/>
      </w:r>
      <w:r w:rsidRPr="00FB53F3">
        <w:t xml:space="preserve">Grömping, U., </w:t>
      </w:r>
      <w:r w:rsidRPr="00FB53F3">
        <w:rPr>
          <w:i/>
        </w:rPr>
        <w:t>Model-agnostic effects plots for interpreting machine learning models.</w:t>
      </w:r>
      <w:r w:rsidRPr="00FB53F3">
        <w:t xml:space="preserve"> Reports in Mathematics, Physics and Chemistry, Department II, Beuth University of Applied Sciences Berlin Report, 2020. </w:t>
      </w:r>
      <w:r w:rsidRPr="00FB53F3">
        <w:rPr>
          <w:b/>
        </w:rPr>
        <w:t>1</w:t>
      </w:r>
      <w:r w:rsidRPr="00FB53F3">
        <w:t>: p. 2020.</w:t>
      </w:r>
    </w:p>
    <w:p w:rsidR="00FB53F3" w:rsidRPr="00FB53F3" w:rsidRDefault="00FB53F3" w:rsidP="00FB53F3">
      <w:pPr>
        <w:pStyle w:val="EndNoteBibliography"/>
        <w:spacing w:after="0"/>
        <w:ind w:left="720" w:hanging="720"/>
        <w:rPr>
          <w:rtl/>
        </w:rPr>
      </w:pPr>
      <w:r w:rsidRPr="00FB53F3">
        <w:rPr>
          <w:rtl/>
        </w:rPr>
        <w:t>33.</w:t>
      </w:r>
      <w:r w:rsidRPr="00FB53F3">
        <w:rPr>
          <w:rtl/>
        </w:rPr>
        <w:tab/>
      </w:r>
      <w:r w:rsidRPr="00FB53F3">
        <w:t xml:space="preserve">Inglis, A., A. Parnell, and C.B. Hurley, </w:t>
      </w:r>
      <w:r w:rsidRPr="00FB53F3">
        <w:rPr>
          <w:i/>
        </w:rPr>
        <w:t>Visualizing variable importance and variable interaction effects in machine learning models.</w:t>
      </w:r>
      <w:r w:rsidRPr="00FB53F3">
        <w:t xml:space="preserve"> Journal of Computational and Graphical Statistics, 2022.</w:t>
      </w:r>
      <w:r w:rsidRPr="00FB53F3">
        <w:rPr>
          <w:rtl/>
        </w:rPr>
        <w:t xml:space="preserve"> </w:t>
      </w:r>
      <w:r w:rsidRPr="00FB53F3">
        <w:rPr>
          <w:b/>
          <w:rtl/>
        </w:rPr>
        <w:t>31</w:t>
      </w:r>
      <w:r w:rsidRPr="00FB53F3">
        <w:rPr>
          <w:rtl/>
        </w:rPr>
        <w:t xml:space="preserve">(3): </w:t>
      </w:r>
      <w:r w:rsidRPr="00FB53F3">
        <w:t>p. 766-778.</w:t>
      </w:r>
    </w:p>
    <w:p w:rsidR="00FB53F3" w:rsidRPr="00FB53F3" w:rsidRDefault="00FB53F3" w:rsidP="00FB53F3">
      <w:pPr>
        <w:pStyle w:val="EndNoteBibliography"/>
        <w:spacing w:after="0"/>
        <w:ind w:left="720" w:hanging="720"/>
        <w:rPr>
          <w:rtl/>
        </w:rPr>
      </w:pPr>
      <w:r w:rsidRPr="00FB53F3">
        <w:rPr>
          <w:rtl/>
        </w:rPr>
        <w:t>34.</w:t>
      </w:r>
      <w:r w:rsidRPr="00FB53F3">
        <w:rPr>
          <w:rtl/>
        </w:rPr>
        <w:tab/>
      </w:r>
      <w:r w:rsidRPr="00FB53F3">
        <w:t xml:space="preserve">Hooker, G. </w:t>
      </w:r>
      <w:r w:rsidRPr="00FB53F3">
        <w:rPr>
          <w:i/>
        </w:rPr>
        <w:t>Discovering additive structure in black box functions</w:t>
      </w:r>
      <w:r w:rsidRPr="00FB53F3">
        <w:t xml:space="preserve">. in </w:t>
      </w:r>
      <w:r w:rsidRPr="00FB53F3">
        <w:rPr>
          <w:i/>
        </w:rPr>
        <w:t>Proceedings of the tenth ACM SIGKDD international conference on Knowledge discovery and data mining</w:t>
      </w:r>
      <w:r w:rsidRPr="00FB53F3">
        <w:t>. 2004.</w:t>
      </w:r>
    </w:p>
    <w:p w:rsidR="00FB53F3" w:rsidRPr="00FB53F3" w:rsidRDefault="00FB53F3" w:rsidP="00FB53F3">
      <w:pPr>
        <w:pStyle w:val="EndNoteBibliography"/>
        <w:spacing w:after="0"/>
        <w:ind w:left="720" w:hanging="720"/>
        <w:rPr>
          <w:rtl/>
        </w:rPr>
      </w:pPr>
      <w:r w:rsidRPr="00FB53F3">
        <w:rPr>
          <w:rtl/>
        </w:rPr>
        <w:t>35.</w:t>
      </w:r>
      <w:r w:rsidRPr="00FB53F3">
        <w:rPr>
          <w:rtl/>
        </w:rPr>
        <w:tab/>
      </w:r>
      <w:r w:rsidRPr="00FB53F3">
        <w:t xml:space="preserve">Hooker, G., </w:t>
      </w:r>
      <w:r w:rsidRPr="00FB53F3">
        <w:rPr>
          <w:i/>
        </w:rPr>
        <w:t>Generalized functional anova diagnostics for high-dimensional functions of dependent variables.</w:t>
      </w:r>
      <w:r w:rsidRPr="00FB53F3">
        <w:t xml:space="preserve"> Journal of Computational and Graphical Statistics, 2007. </w:t>
      </w:r>
      <w:r w:rsidRPr="00FB53F3">
        <w:rPr>
          <w:b/>
        </w:rPr>
        <w:t>16</w:t>
      </w:r>
      <w:r w:rsidRPr="00FB53F3">
        <w:t>(3): p. 709-732.</w:t>
      </w:r>
    </w:p>
    <w:p w:rsidR="00FB53F3" w:rsidRPr="00FB53F3" w:rsidRDefault="00FB53F3" w:rsidP="00FB53F3">
      <w:pPr>
        <w:pStyle w:val="EndNoteBibliography"/>
        <w:spacing w:after="0"/>
        <w:ind w:left="720" w:hanging="720"/>
        <w:rPr>
          <w:rtl/>
        </w:rPr>
      </w:pPr>
      <w:r w:rsidRPr="00FB53F3">
        <w:rPr>
          <w:rtl/>
        </w:rPr>
        <w:t>36.</w:t>
      </w:r>
      <w:r w:rsidRPr="00FB53F3">
        <w:rPr>
          <w:rtl/>
        </w:rPr>
        <w:tab/>
      </w:r>
      <w:r w:rsidRPr="00FB53F3">
        <w:t xml:space="preserve">Caruana, R., et al. </w:t>
      </w:r>
      <w:r w:rsidRPr="00FB53F3">
        <w:rPr>
          <w:i/>
        </w:rPr>
        <w:t>Intelligible models for healthcare: Predicting pneumonia risk and hospital 30-day readmission</w:t>
      </w:r>
      <w:r w:rsidRPr="00FB53F3">
        <w:t xml:space="preserve">. in </w:t>
      </w:r>
      <w:r w:rsidRPr="00FB53F3">
        <w:rPr>
          <w:i/>
        </w:rPr>
        <w:t>Proceedings of the 21th ACM SIGKDD international conference on knowledge discovery and data mining</w:t>
      </w:r>
      <w:r w:rsidRPr="00FB53F3">
        <w:t>. 2015.</w:t>
      </w:r>
    </w:p>
    <w:p w:rsidR="00FB53F3" w:rsidRPr="00FB53F3" w:rsidRDefault="00FB53F3" w:rsidP="00FB53F3">
      <w:pPr>
        <w:pStyle w:val="EndNoteBibliography"/>
        <w:spacing w:after="0"/>
        <w:ind w:left="720" w:hanging="720"/>
        <w:rPr>
          <w:rtl/>
        </w:rPr>
      </w:pPr>
      <w:r w:rsidRPr="00FB53F3">
        <w:rPr>
          <w:rtl/>
        </w:rPr>
        <w:t>37.</w:t>
      </w:r>
      <w:r w:rsidRPr="00FB53F3">
        <w:rPr>
          <w:rtl/>
        </w:rPr>
        <w:tab/>
      </w:r>
      <w:r w:rsidRPr="00FB53F3">
        <w:t xml:space="preserve">Breiman, L., </w:t>
      </w:r>
      <w:r w:rsidRPr="00FB53F3">
        <w:rPr>
          <w:i/>
        </w:rPr>
        <w:t>Random forests.</w:t>
      </w:r>
      <w:r w:rsidRPr="00FB53F3">
        <w:t xml:space="preserve"> Machine learning, 2001. </w:t>
      </w:r>
      <w:r w:rsidRPr="00FB53F3">
        <w:rPr>
          <w:b/>
        </w:rPr>
        <w:t>45</w:t>
      </w:r>
      <w:r w:rsidRPr="00FB53F3">
        <w:t>: p. 5-32.</w:t>
      </w:r>
    </w:p>
    <w:p w:rsidR="00FB53F3" w:rsidRPr="00FB53F3" w:rsidRDefault="00FB53F3" w:rsidP="00FB53F3">
      <w:pPr>
        <w:pStyle w:val="EndNoteBibliography"/>
        <w:spacing w:after="0"/>
        <w:ind w:left="720" w:hanging="720"/>
        <w:rPr>
          <w:rtl/>
        </w:rPr>
      </w:pPr>
      <w:r w:rsidRPr="00FB53F3">
        <w:rPr>
          <w:rtl/>
        </w:rPr>
        <w:t>38.</w:t>
      </w:r>
      <w:r w:rsidRPr="00FB53F3">
        <w:rPr>
          <w:rtl/>
        </w:rPr>
        <w:tab/>
      </w:r>
      <w:r w:rsidRPr="00FB53F3">
        <w:t xml:space="preserve">Fisher, A., C. Rudin, and F. Dominici, </w:t>
      </w:r>
      <w:r w:rsidRPr="00FB53F3">
        <w:rPr>
          <w:i/>
        </w:rPr>
        <w:t>All Models are Wrong, but Many are Useful: Learning a Variable's Importance by Studying an Entire Class of Prediction Models Simultaneously.</w:t>
      </w:r>
      <w:r w:rsidRPr="00FB53F3">
        <w:t xml:space="preserve"> J. Mach. Learn. Res., 2019. </w:t>
      </w:r>
      <w:r w:rsidRPr="00FB53F3">
        <w:rPr>
          <w:b/>
        </w:rPr>
        <w:t>20</w:t>
      </w:r>
      <w:r w:rsidRPr="00FB53F3">
        <w:t>(177): p. 1-81.</w:t>
      </w:r>
    </w:p>
    <w:p w:rsidR="00FB53F3" w:rsidRPr="00FB53F3" w:rsidRDefault="00FB53F3" w:rsidP="00FB53F3">
      <w:pPr>
        <w:pStyle w:val="EndNoteBibliography"/>
        <w:spacing w:after="0"/>
        <w:ind w:left="720" w:hanging="720"/>
        <w:rPr>
          <w:rtl/>
        </w:rPr>
      </w:pPr>
      <w:r w:rsidRPr="00FB53F3">
        <w:rPr>
          <w:rtl/>
        </w:rPr>
        <w:t>39.</w:t>
      </w:r>
      <w:r w:rsidRPr="00FB53F3">
        <w:rPr>
          <w:rtl/>
        </w:rPr>
        <w:tab/>
      </w:r>
      <w:r w:rsidRPr="00FB53F3">
        <w:t xml:space="preserve">Wei, P., Z. Lu, and J. Song, </w:t>
      </w:r>
      <w:r w:rsidRPr="00FB53F3">
        <w:rPr>
          <w:i/>
        </w:rPr>
        <w:t>Variable importance analysis: A comprehensive review.</w:t>
      </w:r>
      <w:r w:rsidRPr="00FB53F3">
        <w:t xml:space="preserve"> Reliability Engineering &amp; System Safety, 2015. </w:t>
      </w:r>
      <w:r w:rsidRPr="00FB53F3">
        <w:rPr>
          <w:b/>
        </w:rPr>
        <w:t>142</w:t>
      </w:r>
      <w:r w:rsidRPr="00FB53F3">
        <w:t>: p. 399-432.</w:t>
      </w:r>
    </w:p>
    <w:p w:rsidR="00FB53F3" w:rsidRPr="00FB53F3" w:rsidRDefault="00FB53F3" w:rsidP="00FB53F3">
      <w:pPr>
        <w:pStyle w:val="EndNoteBibliography"/>
        <w:spacing w:after="0"/>
        <w:ind w:left="720" w:hanging="720"/>
        <w:rPr>
          <w:rtl/>
        </w:rPr>
      </w:pPr>
      <w:r w:rsidRPr="00FB53F3">
        <w:rPr>
          <w:rtl/>
        </w:rPr>
        <w:t>40.</w:t>
      </w:r>
      <w:r w:rsidRPr="00FB53F3">
        <w:rPr>
          <w:rtl/>
        </w:rPr>
        <w:tab/>
      </w:r>
      <w:r w:rsidRPr="00FB53F3">
        <w:t xml:space="preserve">Kaufman, L. and P.J. Rousseeuw, </w:t>
      </w:r>
      <w:r w:rsidRPr="00FB53F3">
        <w:rPr>
          <w:i/>
        </w:rPr>
        <w:t>Clustering by means of Medoids. Statistical data analysis based on the L1–norm and related methods, edited by Y. Dodge</w:t>
      </w:r>
      <w:r w:rsidRPr="00FB53F3">
        <w:t>. 1987, North-Holland.</w:t>
      </w:r>
    </w:p>
    <w:p w:rsidR="00FB53F3" w:rsidRPr="00FB53F3" w:rsidRDefault="00FB53F3" w:rsidP="00FB53F3">
      <w:pPr>
        <w:pStyle w:val="EndNoteBibliography"/>
        <w:spacing w:after="0"/>
        <w:ind w:left="720" w:hanging="720"/>
        <w:rPr>
          <w:rtl/>
        </w:rPr>
      </w:pPr>
      <w:r w:rsidRPr="00FB53F3">
        <w:rPr>
          <w:rtl/>
        </w:rPr>
        <w:t>41.</w:t>
      </w:r>
      <w:r w:rsidRPr="00FB53F3">
        <w:rPr>
          <w:rtl/>
        </w:rPr>
        <w:tab/>
      </w:r>
      <w:r w:rsidRPr="00FB53F3">
        <w:t xml:space="preserve">Goldstein, A., et al., </w:t>
      </w:r>
      <w:r w:rsidRPr="00FB53F3">
        <w:rPr>
          <w:i/>
        </w:rPr>
        <w:t>Peeking inside the black box: Visualizing statistical learning with plots of individual conditional expectation.</w:t>
      </w:r>
      <w:r w:rsidRPr="00FB53F3">
        <w:t xml:space="preserve"> journal of Computational and Graphical Statistics, 2015. </w:t>
      </w:r>
      <w:r w:rsidRPr="00FB53F3">
        <w:rPr>
          <w:b/>
        </w:rPr>
        <w:t>24</w:t>
      </w:r>
      <w:r w:rsidRPr="00FB53F3">
        <w:t>(1): p. 44-65.</w:t>
      </w:r>
    </w:p>
    <w:p w:rsidR="00FB53F3" w:rsidRPr="00FB53F3" w:rsidRDefault="00FB53F3" w:rsidP="00FB53F3">
      <w:pPr>
        <w:pStyle w:val="EndNoteBibliography"/>
        <w:spacing w:after="0"/>
        <w:ind w:left="720" w:hanging="720"/>
        <w:rPr>
          <w:rtl/>
        </w:rPr>
      </w:pPr>
      <w:r w:rsidRPr="00FB53F3">
        <w:rPr>
          <w:rtl/>
        </w:rPr>
        <w:t>42.</w:t>
      </w:r>
      <w:r w:rsidRPr="00FB53F3">
        <w:rPr>
          <w:rtl/>
        </w:rPr>
        <w:tab/>
      </w:r>
      <w:r w:rsidRPr="00FB53F3">
        <w:t xml:space="preserve">Goldstein, A., et al., </w:t>
      </w:r>
      <w:r w:rsidRPr="00FB53F3">
        <w:rPr>
          <w:i/>
        </w:rPr>
        <w:t>Package ‘ICEbox’.</w:t>
      </w:r>
      <w:r w:rsidRPr="00FB53F3">
        <w:t xml:space="preserve"> 2017.</w:t>
      </w:r>
    </w:p>
    <w:p w:rsidR="00FB53F3" w:rsidRPr="00FB53F3" w:rsidRDefault="00FB53F3" w:rsidP="00FB53F3">
      <w:pPr>
        <w:pStyle w:val="EndNoteBibliography"/>
        <w:spacing w:after="0"/>
        <w:ind w:left="720" w:hanging="720"/>
        <w:rPr>
          <w:rtl/>
        </w:rPr>
      </w:pPr>
      <w:r w:rsidRPr="00FB53F3">
        <w:rPr>
          <w:rtl/>
        </w:rPr>
        <w:lastRenderedPageBreak/>
        <w:t>43.</w:t>
      </w:r>
      <w:r w:rsidRPr="00FB53F3">
        <w:rPr>
          <w:rtl/>
        </w:rPr>
        <w:tab/>
      </w:r>
      <w:r w:rsidRPr="00FB53F3">
        <w:t>Ribeiro, M.T., S.</w:t>
      </w:r>
      <w:r w:rsidRPr="00FB53F3">
        <w:rPr>
          <w:rtl/>
        </w:rPr>
        <w:t xml:space="preserve"> </w:t>
      </w:r>
      <w:r w:rsidRPr="00FB53F3">
        <w:t xml:space="preserve">Singh, and C. Guestrin. </w:t>
      </w:r>
      <w:r w:rsidRPr="00FB53F3">
        <w:rPr>
          <w:i/>
        </w:rPr>
        <w:t>" Why should i trust you?" Explaining the predictions of any classifier</w:t>
      </w:r>
      <w:r w:rsidRPr="00FB53F3">
        <w:t xml:space="preserve">. in </w:t>
      </w:r>
      <w:r w:rsidRPr="00FB53F3">
        <w:rPr>
          <w:i/>
        </w:rPr>
        <w:t>Proceedings of the 22nd ACM SIGKDD international conference on knowledge discovery and data mining</w:t>
      </w:r>
      <w:r w:rsidRPr="00FB53F3">
        <w:t>. 2016.</w:t>
      </w:r>
    </w:p>
    <w:p w:rsidR="00FB53F3" w:rsidRPr="00FB53F3" w:rsidRDefault="00FB53F3" w:rsidP="00FB53F3">
      <w:pPr>
        <w:pStyle w:val="EndNoteBibliography"/>
        <w:spacing w:after="0"/>
        <w:ind w:left="720" w:hanging="720"/>
        <w:rPr>
          <w:rtl/>
        </w:rPr>
      </w:pPr>
      <w:r w:rsidRPr="00FB53F3">
        <w:rPr>
          <w:rtl/>
        </w:rPr>
        <w:t>44.</w:t>
      </w:r>
      <w:r w:rsidRPr="00FB53F3">
        <w:rPr>
          <w:rtl/>
        </w:rPr>
        <w:tab/>
      </w:r>
      <w:r w:rsidRPr="00FB53F3">
        <w:t xml:space="preserve">Alvarez-Melis, D. and T.S. Jaakkola, </w:t>
      </w:r>
      <w:r w:rsidRPr="00FB53F3">
        <w:rPr>
          <w:i/>
        </w:rPr>
        <w:t>On the robustness of interpretability methods.</w:t>
      </w:r>
      <w:r w:rsidRPr="00FB53F3">
        <w:t xml:space="preserve"> arXiv preprint arXiv:1806.08049, 2018.</w:t>
      </w:r>
    </w:p>
    <w:p w:rsidR="00FB53F3" w:rsidRPr="00FB53F3" w:rsidRDefault="00FB53F3" w:rsidP="00FB53F3">
      <w:pPr>
        <w:pStyle w:val="EndNoteBibliography"/>
        <w:spacing w:after="0"/>
        <w:ind w:left="720" w:hanging="720"/>
        <w:rPr>
          <w:rtl/>
        </w:rPr>
      </w:pPr>
      <w:r w:rsidRPr="00FB53F3">
        <w:rPr>
          <w:rtl/>
        </w:rPr>
        <w:t>45.</w:t>
      </w:r>
      <w:r w:rsidRPr="00FB53F3">
        <w:rPr>
          <w:rtl/>
        </w:rPr>
        <w:tab/>
      </w:r>
      <w:r w:rsidRPr="00FB53F3">
        <w:t xml:space="preserve">Slack, D., et al. </w:t>
      </w:r>
      <w:r w:rsidRPr="00FB53F3">
        <w:rPr>
          <w:i/>
        </w:rPr>
        <w:t>Fooling lime and shap: Adversarial attacks on post hoc explanation methods</w:t>
      </w:r>
      <w:r w:rsidRPr="00FB53F3">
        <w:t xml:space="preserve">. in </w:t>
      </w:r>
      <w:r w:rsidRPr="00FB53F3">
        <w:rPr>
          <w:i/>
        </w:rPr>
        <w:t>Proceedings of the AAAI/ACM Conference on AI, Ethics, and Society</w:t>
      </w:r>
      <w:r w:rsidRPr="00FB53F3">
        <w:t>. 2020.</w:t>
      </w:r>
    </w:p>
    <w:p w:rsidR="00FB53F3" w:rsidRPr="00FB53F3" w:rsidRDefault="00FB53F3" w:rsidP="00FB53F3">
      <w:pPr>
        <w:pStyle w:val="EndNoteBibliography"/>
        <w:spacing w:after="0"/>
        <w:ind w:left="720" w:hanging="720"/>
        <w:rPr>
          <w:rtl/>
        </w:rPr>
      </w:pPr>
      <w:r w:rsidRPr="00FB53F3">
        <w:rPr>
          <w:rtl/>
        </w:rPr>
        <w:t>46.</w:t>
      </w:r>
      <w:r w:rsidRPr="00FB53F3">
        <w:rPr>
          <w:rtl/>
        </w:rPr>
        <w:tab/>
      </w:r>
      <w:r w:rsidRPr="00FB53F3">
        <w:t xml:space="preserve">Wachter, S., B. Mittelstadt, and C. Russell, </w:t>
      </w:r>
      <w:r w:rsidRPr="00FB53F3">
        <w:rPr>
          <w:i/>
        </w:rPr>
        <w:t>Counterfactual explanations without opening the black box: Automated decisions and the GDPR.</w:t>
      </w:r>
      <w:r w:rsidRPr="00FB53F3">
        <w:t xml:space="preserve"> Harv. JL &amp; Tech., 2017. </w:t>
      </w:r>
      <w:r w:rsidRPr="00FB53F3">
        <w:rPr>
          <w:b/>
        </w:rPr>
        <w:t>31</w:t>
      </w:r>
      <w:r w:rsidRPr="00FB53F3">
        <w:t>: p. 841.</w:t>
      </w:r>
    </w:p>
    <w:p w:rsidR="00FB53F3" w:rsidRPr="00FB53F3" w:rsidRDefault="00FB53F3" w:rsidP="00FB53F3">
      <w:pPr>
        <w:pStyle w:val="EndNoteBibliography"/>
        <w:spacing w:after="0"/>
        <w:ind w:left="720" w:hanging="720"/>
        <w:rPr>
          <w:rtl/>
        </w:rPr>
      </w:pPr>
      <w:r w:rsidRPr="00FB53F3">
        <w:rPr>
          <w:rtl/>
        </w:rPr>
        <w:t>47.</w:t>
      </w:r>
      <w:r w:rsidRPr="00FB53F3">
        <w:rPr>
          <w:rtl/>
        </w:rPr>
        <w:tab/>
      </w:r>
      <w:r w:rsidRPr="00FB53F3">
        <w:t xml:space="preserve">Dandl, S., et al. </w:t>
      </w:r>
      <w:r w:rsidRPr="00FB53F3">
        <w:rPr>
          <w:i/>
        </w:rPr>
        <w:t>Multi-objective counterfactual explanations</w:t>
      </w:r>
      <w:r w:rsidRPr="00FB53F3">
        <w:t xml:space="preserve">. in </w:t>
      </w:r>
      <w:r w:rsidRPr="00FB53F3">
        <w:rPr>
          <w:i/>
        </w:rPr>
        <w:t>International Conference on Parallel Problem Solving from Nature</w:t>
      </w:r>
      <w:r w:rsidRPr="00FB53F3">
        <w:t>. 2020. Springer.</w:t>
      </w:r>
    </w:p>
    <w:p w:rsidR="00FB53F3" w:rsidRPr="00FB53F3" w:rsidRDefault="00FB53F3" w:rsidP="00FB53F3">
      <w:pPr>
        <w:pStyle w:val="EndNoteBibliography"/>
        <w:spacing w:after="0"/>
        <w:ind w:left="720" w:hanging="720"/>
        <w:rPr>
          <w:rtl/>
        </w:rPr>
      </w:pPr>
      <w:r w:rsidRPr="00FB53F3">
        <w:rPr>
          <w:rtl/>
        </w:rPr>
        <w:t>48.</w:t>
      </w:r>
      <w:r w:rsidRPr="00FB53F3">
        <w:rPr>
          <w:rtl/>
        </w:rPr>
        <w:tab/>
      </w:r>
      <w:r w:rsidRPr="00FB53F3">
        <w:t xml:space="preserve">Deb, K., et al., </w:t>
      </w:r>
      <w:r w:rsidRPr="00FB53F3">
        <w:rPr>
          <w:i/>
        </w:rPr>
        <w:t>A fast and elitist multiobjective genetic algorithm: NSGA-II.</w:t>
      </w:r>
      <w:r w:rsidRPr="00FB53F3">
        <w:t xml:space="preserve"> IEEE transactions on evolutionary computation, 2002. </w:t>
      </w:r>
      <w:r w:rsidRPr="00FB53F3">
        <w:rPr>
          <w:b/>
        </w:rPr>
        <w:t>6</w:t>
      </w:r>
      <w:r w:rsidRPr="00FB53F3">
        <w:t>(2): p. 182-197.</w:t>
      </w:r>
    </w:p>
    <w:p w:rsidR="00FB53F3" w:rsidRPr="00FB53F3" w:rsidRDefault="00FB53F3" w:rsidP="00FB53F3">
      <w:pPr>
        <w:pStyle w:val="EndNoteBibliography"/>
        <w:spacing w:after="0"/>
        <w:ind w:left="720" w:hanging="720"/>
        <w:rPr>
          <w:rtl/>
        </w:rPr>
      </w:pPr>
      <w:r w:rsidRPr="00FB53F3">
        <w:rPr>
          <w:rtl/>
        </w:rPr>
        <w:t>49.</w:t>
      </w:r>
      <w:r w:rsidRPr="00FB53F3">
        <w:rPr>
          <w:rtl/>
        </w:rPr>
        <w:tab/>
      </w:r>
      <w:r w:rsidRPr="00FB53F3">
        <w:t xml:space="preserve">Van Looveren, A. and J. Klaise. </w:t>
      </w:r>
      <w:r w:rsidRPr="00FB53F3">
        <w:rPr>
          <w:i/>
        </w:rPr>
        <w:t>Interpretable counterfactual explanations guided by prototypes</w:t>
      </w:r>
      <w:r w:rsidRPr="00FB53F3">
        <w:t xml:space="preserve">. in </w:t>
      </w:r>
      <w:r w:rsidRPr="00FB53F3">
        <w:rPr>
          <w:i/>
        </w:rPr>
        <w:t>Joint European Conference on Machine Learning and Knowledge Discovery in Databases</w:t>
      </w:r>
      <w:r w:rsidRPr="00FB53F3">
        <w:t>. 2021. Springer.</w:t>
      </w:r>
    </w:p>
    <w:p w:rsidR="00FB53F3" w:rsidRPr="00FB53F3" w:rsidRDefault="00FB53F3" w:rsidP="00FB53F3">
      <w:pPr>
        <w:pStyle w:val="EndNoteBibliography"/>
        <w:spacing w:after="0"/>
        <w:ind w:left="720" w:hanging="720"/>
        <w:rPr>
          <w:rtl/>
        </w:rPr>
      </w:pPr>
      <w:r w:rsidRPr="00FB53F3">
        <w:rPr>
          <w:rtl/>
        </w:rPr>
        <w:t>50.</w:t>
      </w:r>
      <w:r w:rsidRPr="00FB53F3">
        <w:rPr>
          <w:rtl/>
        </w:rPr>
        <w:tab/>
      </w:r>
      <w:r w:rsidRPr="00FB53F3">
        <w:t xml:space="preserve">Karimi, A.-H., et al. </w:t>
      </w:r>
      <w:r w:rsidRPr="00FB53F3">
        <w:rPr>
          <w:i/>
        </w:rPr>
        <w:t>Model-agnostic counterfactual explanations for consequential decisions</w:t>
      </w:r>
      <w:r w:rsidRPr="00FB53F3">
        <w:t xml:space="preserve">. in </w:t>
      </w:r>
      <w:r w:rsidRPr="00FB53F3">
        <w:rPr>
          <w:i/>
        </w:rPr>
        <w:t>International Conference on Artificial Intelligence and Statistics</w:t>
      </w:r>
      <w:r w:rsidRPr="00FB53F3">
        <w:t>. 2020. PMLR.</w:t>
      </w:r>
    </w:p>
    <w:p w:rsidR="00FB53F3" w:rsidRPr="00FB53F3" w:rsidRDefault="00FB53F3" w:rsidP="00FB53F3">
      <w:pPr>
        <w:pStyle w:val="EndNoteBibliography"/>
        <w:spacing w:after="0"/>
        <w:ind w:left="720" w:hanging="720"/>
        <w:rPr>
          <w:rtl/>
        </w:rPr>
      </w:pPr>
      <w:r w:rsidRPr="00FB53F3">
        <w:rPr>
          <w:rtl/>
        </w:rPr>
        <w:t>51.</w:t>
      </w:r>
      <w:r w:rsidRPr="00FB53F3">
        <w:rPr>
          <w:rtl/>
        </w:rPr>
        <w:tab/>
      </w:r>
      <w:r w:rsidRPr="00FB53F3">
        <w:t xml:space="preserve">Mothilal, R.K., A. Sharma, and C. Tan. </w:t>
      </w:r>
      <w:r w:rsidRPr="00FB53F3">
        <w:rPr>
          <w:i/>
        </w:rPr>
        <w:t>Explaining machine learning classifiers through diverse counterfactual explanations</w:t>
      </w:r>
      <w:r w:rsidRPr="00FB53F3">
        <w:t xml:space="preserve">. in </w:t>
      </w:r>
      <w:r w:rsidRPr="00FB53F3">
        <w:rPr>
          <w:i/>
        </w:rPr>
        <w:t>Proceedings of the 2020</w:t>
      </w:r>
      <w:r w:rsidRPr="00FB53F3">
        <w:rPr>
          <w:i/>
          <w:rtl/>
        </w:rPr>
        <w:t xml:space="preserve"> </w:t>
      </w:r>
      <w:r w:rsidRPr="00FB53F3">
        <w:rPr>
          <w:i/>
        </w:rPr>
        <w:t>conference on fairness, accountability, and transparency</w:t>
      </w:r>
      <w:r w:rsidRPr="00FB53F3">
        <w:t>. 2020.</w:t>
      </w:r>
    </w:p>
    <w:p w:rsidR="00FB53F3" w:rsidRPr="00FB53F3" w:rsidRDefault="00FB53F3" w:rsidP="00FB53F3">
      <w:pPr>
        <w:pStyle w:val="EndNoteBibliography"/>
        <w:spacing w:after="0"/>
        <w:ind w:left="720" w:hanging="720"/>
        <w:rPr>
          <w:rtl/>
        </w:rPr>
      </w:pPr>
      <w:r w:rsidRPr="00FB53F3">
        <w:rPr>
          <w:rtl/>
        </w:rPr>
        <w:t>52.</w:t>
      </w:r>
      <w:r w:rsidRPr="00FB53F3">
        <w:rPr>
          <w:rtl/>
        </w:rPr>
        <w:tab/>
      </w:r>
      <w:r w:rsidRPr="00FB53F3">
        <w:t xml:space="preserve">Laugel, T., et al., </w:t>
      </w:r>
      <w:r w:rsidRPr="00FB53F3">
        <w:rPr>
          <w:i/>
        </w:rPr>
        <w:t>Inverse classification for comparison-based interpretability in machine learning.</w:t>
      </w:r>
      <w:r w:rsidRPr="00FB53F3">
        <w:t xml:space="preserve"> arXiv preprint arXiv:1712.08443, 2017.</w:t>
      </w:r>
    </w:p>
    <w:p w:rsidR="00FB53F3" w:rsidRPr="00FB53F3" w:rsidRDefault="00FB53F3" w:rsidP="00FB53F3">
      <w:pPr>
        <w:pStyle w:val="EndNoteBibliography"/>
        <w:spacing w:after="0"/>
        <w:ind w:left="720" w:hanging="720"/>
        <w:rPr>
          <w:rtl/>
        </w:rPr>
      </w:pPr>
      <w:r w:rsidRPr="00FB53F3">
        <w:rPr>
          <w:rtl/>
        </w:rPr>
        <w:t>53.</w:t>
      </w:r>
      <w:r w:rsidRPr="00FB53F3">
        <w:rPr>
          <w:rtl/>
        </w:rPr>
        <w:tab/>
      </w:r>
      <w:r w:rsidRPr="00FB53F3">
        <w:t>Ribeiro, M.T., S. Singh, and C. Guestrin.</w:t>
      </w:r>
      <w:r w:rsidRPr="00FB53F3">
        <w:rPr>
          <w:rtl/>
        </w:rPr>
        <w:t xml:space="preserve"> </w:t>
      </w:r>
      <w:r w:rsidRPr="00FB53F3">
        <w:rPr>
          <w:i/>
        </w:rPr>
        <w:t>Anchors: High-precision model-agnostic explanations</w:t>
      </w:r>
      <w:r w:rsidRPr="00FB53F3">
        <w:t xml:space="preserve">. in </w:t>
      </w:r>
      <w:r w:rsidRPr="00FB53F3">
        <w:rPr>
          <w:i/>
        </w:rPr>
        <w:t>Proceedings of the AAAI conference on artificial intelligence</w:t>
      </w:r>
      <w:r w:rsidRPr="00FB53F3">
        <w:t>. 2018.</w:t>
      </w:r>
    </w:p>
    <w:p w:rsidR="00FB53F3" w:rsidRPr="00FB53F3" w:rsidRDefault="00FB53F3" w:rsidP="00FB53F3">
      <w:pPr>
        <w:pStyle w:val="EndNoteBibliography"/>
        <w:spacing w:after="0"/>
        <w:ind w:left="720" w:hanging="720"/>
        <w:rPr>
          <w:rtl/>
        </w:rPr>
      </w:pPr>
      <w:r w:rsidRPr="00FB53F3">
        <w:rPr>
          <w:rtl/>
        </w:rPr>
        <w:t>54.</w:t>
      </w:r>
      <w:r w:rsidRPr="00FB53F3">
        <w:rPr>
          <w:rtl/>
        </w:rPr>
        <w:tab/>
      </w:r>
      <w:r w:rsidRPr="00FB53F3">
        <w:t xml:space="preserve">Kaufmann, E. and S. Kalyanakrishnan. </w:t>
      </w:r>
      <w:r w:rsidRPr="00FB53F3">
        <w:rPr>
          <w:i/>
        </w:rPr>
        <w:t>Information complexity in bandit subset selection</w:t>
      </w:r>
      <w:r w:rsidRPr="00FB53F3">
        <w:t xml:space="preserve">. in </w:t>
      </w:r>
      <w:r w:rsidRPr="00FB53F3">
        <w:rPr>
          <w:i/>
        </w:rPr>
        <w:t>Conference on Learning Theory</w:t>
      </w:r>
      <w:r w:rsidRPr="00FB53F3">
        <w:t>. 201</w:t>
      </w:r>
      <w:r w:rsidRPr="00FB53F3">
        <w:rPr>
          <w:rtl/>
        </w:rPr>
        <w:t xml:space="preserve">3. </w:t>
      </w:r>
      <w:r w:rsidRPr="00FB53F3">
        <w:t>PMLR.</w:t>
      </w:r>
    </w:p>
    <w:p w:rsidR="00FB53F3" w:rsidRPr="00FB53F3" w:rsidRDefault="00FB53F3" w:rsidP="00FB53F3">
      <w:pPr>
        <w:pStyle w:val="EndNoteBibliography"/>
        <w:spacing w:after="0"/>
        <w:ind w:left="720" w:hanging="720"/>
        <w:rPr>
          <w:rtl/>
        </w:rPr>
      </w:pPr>
      <w:r w:rsidRPr="00FB53F3">
        <w:rPr>
          <w:rtl/>
        </w:rPr>
        <w:t>55.</w:t>
      </w:r>
      <w:r w:rsidRPr="00FB53F3">
        <w:rPr>
          <w:rtl/>
        </w:rPr>
        <w:tab/>
      </w:r>
      <w:r w:rsidRPr="00FB53F3">
        <w:t xml:space="preserve">Shapley, L.S., </w:t>
      </w:r>
      <w:r w:rsidRPr="00FB53F3">
        <w:rPr>
          <w:i/>
        </w:rPr>
        <w:t>A value for n-person games. Contributions to the Theory of Games 2, 28 (1953), 307–317</w:t>
      </w:r>
      <w:r w:rsidRPr="00FB53F3">
        <w:t>. 1953.</w:t>
      </w:r>
    </w:p>
    <w:p w:rsidR="00FB53F3" w:rsidRPr="00FB53F3" w:rsidRDefault="00FB53F3" w:rsidP="00FB53F3">
      <w:pPr>
        <w:pStyle w:val="EndNoteBibliography"/>
        <w:spacing w:after="0"/>
        <w:ind w:left="720" w:hanging="720"/>
        <w:rPr>
          <w:rtl/>
        </w:rPr>
      </w:pPr>
      <w:r w:rsidRPr="00FB53F3">
        <w:rPr>
          <w:rtl/>
        </w:rPr>
        <w:t>56.</w:t>
      </w:r>
      <w:r w:rsidRPr="00FB53F3">
        <w:rPr>
          <w:rtl/>
        </w:rPr>
        <w:tab/>
      </w:r>
      <w:r w:rsidRPr="00FB53F3">
        <w:t xml:space="preserve">Štrumbelj, E. and I. Kononenko, </w:t>
      </w:r>
      <w:r w:rsidRPr="00FB53F3">
        <w:rPr>
          <w:i/>
        </w:rPr>
        <w:t>Explaining prediction models and individual predictions with feature contributions.</w:t>
      </w:r>
      <w:r w:rsidRPr="00FB53F3">
        <w:t xml:space="preserve"> Knowledge and</w:t>
      </w:r>
      <w:r w:rsidRPr="00FB53F3">
        <w:rPr>
          <w:rtl/>
        </w:rPr>
        <w:t xml:space="preserve"> </w:t>
      </w:r>
      <w:r w:rsidRPr="00FB53F3">
        <w:t xml:space="preserve">information systems, 2014. </w:t>
      </w:r>
      <w:r w:rsidRPr="00FB53F3">
        <w:rPr>
          <w:b/>
        </w:rPr>
        <w:t>41</w:t>
      </w:r>
      <w:r w:rsidRPr="00FB53F3">
        <w:t>: p. 647-665.</w:t>
      </w:r>
    </w:p>
    <w:p w:rsidR="00FB53F3" w:rsidRPr="00FB53F3" w:rsidRDefault="00FB53F3" w:rsidP="00FB53F3">
      <w:pPr>
        <w:pStyle w:val="EndNoteBibliography"/>
        <w:spacing w:after="0"/>
        <w:ind w:left="720" w:hanging="720"/>
        <w:rPr>
          <w:rtl/>
        </w:rPr>
      </w:pPr>
      <w:r w:rsidRPr="00FB53F3">
        <w:rPr>
          <w:rtl/>
        </w:rPr>
        <w:t>57.</w:t>
      </w:r>
      <w:r w:rsidRPr="00FB53F3">
        <w:rPr>
          <w:rtl/>
        </w:rPr>
        <w:tab/>
      </w:r>
      <w:r w:rsidRPr="00FB53F3">
        <w:t xml:space="preserve">Lundberg, S.M. and S.-I. Lee, </w:t>
      </w:r>
      <w:r w:rsidRPr="00FB53F3">
        <w:rPr>
          <w:i/>
        </w:rPr>
        <w:t>A unified approach to interpreting model predictions.</w:t>
      </w:r>
      <w:r w:rsidRPr="00FB53F3">
        <w:t xml:space="preserve"> Advances in neural information processing systems, 2017. </w:t>
      </w:r>
      <w:r w:rsidRPr="00FB53F3">
        <w:rPr>
          <w:b/>
        </w:rPr>
        <w:t>30</w:t>
      </w:r>
      <w:r w:rsidRPr="00FB53F3">
        <w:t>.</w:t>
      </w:r>
    </w:p>
    <w:p w:rsidR="00FB53F3" w:rsidRPr="00FB53F3" w:rsidRDefault="00FB53F3" w:rsidP="00FB53F3">
      <w:pPr>
        <w:pStyle w:val="EndNoteBibliography"/>
        <w:spacing w:after="0"/>
        <w:ind w:left="720" w:hanging="720"/>
        <w:rPr>
          <w:rtl/>
        </w:rPr>
      </w:pPr>
      <w:r w:rsidRPr="00FB53F3">
        <w:rPr>
          <w:rtl/>
        </w:rPr>
        <w:t>58.</w:t>
      </w:r>
      <w:r w:rsidRPr="00FB53F3">
        <w:rPr>
          <w:rtl/>
        </w:rPr>
        <w:tab/>
      </w:r>
      <w:r w:rsidRPr="00FB53F3">
        <w:t xml:space="preserve">Sundararajan, M. and A. Najmi. </w:t>
      </w:r>
      <w:r w:rsidRPr="00FB53F3">
        <w:rPr>
          <w:i/>
        </w:rPr>
        <w:t>The many Shapley values for</w:t>
      </w:r>
      <w:r w:rsidRPr="00FB53F3">
        <w:rPr>
          <w:i/>
          <w:rtl/>
        </w:rPr>
        <w:t xml:space="preserve"> </w:t>
      </w:r>
      <w:r w:rsidRPr="00FB53F3">
        <w:rPr>
          <w:i/>
        </w:rPr>
        <w:t>model explanation</w:t>
      </w:r>
      <w:r w:rsidRPr="00FB53F3">
        <w:t xml:space="preserve">. in </w:t>
      </w:r>
      <w:r w:rsidRPr="00FB53F3">
        <w:rPr>
          <w:i/>
        </w:rPr>
        <w:t>International conference on machine learning</w:t>
      </w:r>
      <w:r w:rsidRPr="00FB53F3">
        <w:t>. 2020. PMLR.</w:t>
      </w:r>
    </w:p>
    <w:p w:rsidR="00FB53F3" w:rsidRPr="00FB53F3" w:rsidRDefault="00FB53F3" w:rsidP="00FB53F3">
      <w:pPr>
        <w:pStyle w:val="EndNoteBibliography"/>
        <w:spacing w:after="0"/>
        <w:ind w:left="720" w:hanging="720"/>
        <w:rPr>
          <w:rtl/>
        </w:rPr>
      </w:pPr>
      <w:r w:rsidRPr="00FB53F3">
        <w:rPr>
          <w:rtl/>
        </w:rPr>
        <w:t>59.</w:t>
      </w:r>
      <w:r w:rsidRPr="00FB53F3">
        <w:rPr>
          <w:rtl/>
        </w:rPr>
        <w:tab/>
      </w:r>
      <w:r w:rsidRPr="00FB53F3">
        <w:t xml:space="preserve">Janzing, D., L. Minorics, and P. Blöbaum. </w:t>
      </w:r>
      <w:r w:rsidRPr="00FB53F3">
        <w:rPr>
          <w:i/>
        </w:rPr>
        <w:t>Feature relevance quantification in explainable AI: A causal problem</w:t>
      </w:r>
      <w:r w:rsidRPr="00FB53F3">
        <w:t xml:space="preserve">. in </w:t>
      </w:r>
      <w:r w:rsidRPr="00FB53F3">
        <w:rPr>
          <w:i/>
        </w:rPr>
        <w:t>International Conference on artificial intelligence and</w:t>
      </w:r>
      <w:r w:rsidRPr="00FB53F3">
        <w:rPr>
          <w:i/>
          <w:rtl/>
        </w:rPr>
        <w:t xml:space="preserve"> </w:t>
      </w:r>
      <w:r w:rsidRPr="00FB53F3">
        <w:rPr>
          <w:i/>
        </w:rPr>
        <w:t>statistics</w:t>
      </w:r>
      <w:r w:rsidRPr="00FB53F3">
        <w:t>. 2020. PMLR.</w:t>
      </w:r>
    </w:p>
    <w:p w:rsidR="00FB53F3" w:rsidRPr="00FB53F3" w:rsidRDefault="00FB53F3" w:rsidP="00FB53F3">
      <w:pPr>
        <w:pStyle w:val="EndNoteBibliography"/>
        <w:spacing w:after="0"/>
        <w:ind w:left="720" w:hanging="720"/>
        <w:rPr>
          <w:rtl/>
        </w:rPr>
      </w:pPr>
      <w:r w:rsidRPr="00FB53F3">
        <w:rPr>
          <w:rtl/>
        </w:rPr>
        <w:t>60.</w:t>
      </w:r>
      <w:r w:rsidRPr="00FB53F3">
        <w:rPr>
          <w:rtl/>
        </w:rPr>
        <w:tab/>
      </w:r>
      <w:r w:rsidRPr="00FB53F3">
        <w:t xml:space="preserve">Staniak, M. and P. Biecek, </w:t>
      </w:r>
      <w:r w:rsidRPr="00FB53F3">
        <w:rPr>
          <w:i/>
        </w:rPr>
        <w:t>Explanations of model predictions with live and breakDown packages.</w:t>
      </w:r>
      <w:r w:rsidRPr="00FB53F3">
        <w:t xml:space="preserve"> arXiv preprint arXiv:1804.01955, 2018.</w:t>
      </w:r>
    </w:p>
    <w:p w:rsidR="00FB53F3" w:rsidRPr="00FB53F3" w:rsidRDefault="00FB53F3" w:rsidP="00FB53F3">
      <w:pPr>
        <w:pStyle w:val="EndNoteBibliography"/>
        <w:ind w:left="720" w:hanging="720"/>
        <w:rPr>
          <w:rtl/>
        </w:rPr>
      </w:pPr>
      <w:r w:rsidRPr="00FB53F3">
        <w:rPr>
          <w:rtl/>
        </w:rPr>
        <w:t>61.</w:t>
      </w:r>
      <w:r w:rsidRPr="00FB53F3">
        <w:rPr>
          <w:rtl/>
        </w:rPr>
        <w:tab/>
      </w:r>
      <w:r w:rsidRPr="00FB53F3">
        <w:t xml:space="preserve">Lundberg, S.M., G.G. Erion, and S.-I. Lee, </w:t>
      </w:r>
      <w:r w:rsidRPr="00FB53F3">
        <w:rPr>
          <w:i/>
        </w:rPr>
        <w:t>Consistent individualized feature attribution</w:t>
      </w:r>
      <w:r w:rsidRPr="00FB53F3">
        <w:rPr>
          <w:i/>
          <w:rtl/>
        </w:rPr>
        <w:t xml:space="preserve"> </w:t>
      </w:r>
      <w:r w:rsidRPr="00FB53F3">
        <w:rPr>
          <w:i/>
        </w:rPr>
        <w:t>for tree ensembles.</w:t>
      </w:r>
      <w:r w:rsidRPr="00FB53F3">
        <w:t xml:space="preserve"> arXiv preprint arXiv:1802.03888, 2018.</w:t>
      </w:r>
    </w:p>
    <w:p w:rsidR="00A9336C" w:rsidRPr="003A19F2" w:rsidRDefault="00F25ACC" w:rsidP="00FB53F3">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56BB" w:rsidRDefault="00A556BB" w:rsidP="00834144">
      <w:pPr>
        <w:spacing w:after="0" w:line="240" w:lineRule="auto"/>
      </w:pPr>
      <w:r>
        <w:separator/>
      </w:r>
    </w:p>
  </w:endnote>
  <w:endnote w:type="continuationSeparator" w:id="0">
    <w:p w:rsidR="00A556BB" w:rsidRDefault="00A556BB"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53F3" w:rsidRDefault="00FB53F3" w:rsidP="00834144">
    <w:pPr>
      <w:pStyle w:val="Footer"/>
      <w:bidi/>
      <w:jc w:val="center"/>
    </w:pPr>
    <w:r>
      <w:fldChar w:fldCharType="begin"/>
    </w:r>
    <w:r>
      <w:instrText xml:space="preserve"> PAGE   \* MERGEFORMAT </w:instrText>
    </w:r>
    <w:r>
      <w:fldChar w:fldCharType="separate"/>
    </w:r>
    <w:r w:rsidR="00465013">
      <w:rPr>
        <w:noProof/>
        <w:rtl/>
      </w:rPr>
      <w:t>54</w:t>
    </w:r>
    <w:r>
      <w:rPr>
        <w:noProof/>
      </w:rPr>
      <w:fldChar w:fldCharType="end"/>
    </w:r>
  </w:p>
  <w:p w:rsidR="00FB53F3" w:rsidRDefault="00FB53F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56BB" w:rsidRDefault="00A556BB" w:rsidP="00834144">
      <w:pPr>
        <w:spacing w:after="0" w:line="240" w:lineRule="auto"/>
      </w:pPr>
      <w:r>
        <w:separator/>
      </w:r>
    </w:p>
  </w:footnote>
  <w:footnote w:type="continuationSeparator" w:id="0">
    <w:p w:rsidR="00A556BB" w:rsidRDefault="00A556BB"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31E8A"/>
    <w:rsid w:val="000364A4"/>
    <w:rsid w:val="00043D2D"/>
    <w:rsid w:val="00043E0B"/>
    <w:rsid w:val="00045822"/>
    <w:rsid w:val="00051E0E"/>
    <w:rsid w:val="00052E1C"/>
    <w:rsid w:val="000566D6"/>
    <w:rsid w:val="000604FD"/>
    <w:rsid w:val="00061E3B"/>
    <w:rsid w:val="00062163"/>
    <w:rsid w:val="00067995"/>
    <w:rsid w:val="00070C8A"/>
    <w:rsid w:val="00072503"/>
    <w:rsid w:val="00073AB1"/>
    <w:rsid w:val="00077DEE"/>
    <w:rsid w:val="0008128F"/>
    <w:rsid w:val="000840AF"/>
    <w:rsid w:val="00084F4A"/>
    <w:rsid w:val="00087451"/>
    <w:rsid w:val="00095FC2"/>
    <w:rsid w:val="000A3983"/>
    <w:rsid w:val="000B63AC"/>
    <w:rsid w:val="000C299B"/>
    <w:rsid w:val="000C33D3"/>
    <w:rsid w:val="000C4620"/>
    <w:rsid w:val="000C67C5"/>
    <w:rsid w:val="000E22C0"/>
    <w:rsid w:val="00107E82"/>
    <w:rsid w:val="00115D73"/>
    <w:rsid w:val="001227B3"/>
    <w:rsid w:val="00125758"/>
    <w:rsid w:val="00126B63"/>
    <w:rsid w:val="00131390"/>
    <w:rsid w:val="00133C68"/>
    <w:rsid w:val="00135BA4"/>
    <w:rsid w:val="001413E9"/>
    <w:rsid w:val="00153D51"/>
    <w:rsid w:val="00156DA1"/>
    <w:rsid w:val="00160729"/>
    <w:rsid w:val="001700BF"/>
    <w:rsid w:val="001811C1"/>
    <w:rsid w:val="00186B9B"/>
    <w:rsid w:val="00194C5E"/>
    <w:rsid w:val="0019722E"/>
    <w:rsid w:val="00197EED"/>
    <w:rsid w:val="001A0924"/>
    <w:rsid w:val="001A15BE"/>
    <w:rsid w:val="001A36E5"/>
    <w:rsid w:val="001A3858"/>
    <w:rsid w:val="001B1970"/>
    <w:rsid w:val="001B5265"/>
    <w:rsid w:val="001C44B2"/>
    <w:rsid w:val="001C5B6A"/>
    <w:rsid w:val="001C6363"/>
    <w:rsid w:val="001C6951"/>
    <w:rsid w:val="001C6C29"/>
    <w:rsid w:val="001C778A"/>
    <w:rsid w:val="001D02C1"/>
    <w:rsid w:val="001D16B0"/>
    <w:rsid w:val="001D3C7D"/>
    <w:rsid w:val="001D4C97"/>
    <w:rsid w:val="001D67C0"/>
    <w:rsid w:val="001E002A"/>
    <w:rsid w:val="001E1588"/>
    <w:rsid w:val="001E3098"/>
    <w:rsid w:val="001F3B6C"/>
    <w:rsid w:val="00205FE4"/>
    <w:rsid w:val="00225684"/>
    <w:rsid w:val="00227B99"/>
    <w:rsid w:val="00230EC5"/>
    <w:rsid w:val="00241E1E"/>
    <w:rsid w:val="00247629"/>
    <w:rsid w:val="0025314E"/>
    <w:rsid w:val="00262CEA"/>
    <w:rsid w:val="00263A61"/>
    <w:rsid w:val="002734D3"/>
    <w:rsid w:val="002738AA"/>
    <w:rsid w:val="0027412C"/>
    <w:rsid w:val="002754D8"/>
    <w:rsid w:val="0028195D"/>
    <w:rsid w:val="00286DF5"/>
    <w:rsid w:val="00291668"/>
    <w:rsid w:val="002A491F"/>
    <w:rsid w:val="002A53C6"/>
    <w:rsid w:val="002A5B60"/>
    <w:rsid w:val="002A7D5A"/>
    <w:rsid w:val="002B0891"/>
    <w:rsid w:val="002B7FA0"/>
    <w:rsid w:val="002B7FF7"/>
    <w:rsid w:val="002C0A8C"/>
    <w:rsid w:val="002C2B52"/>
    <w:rsid w:val="002C5397"/>
    <w:rsid w:val="002D6A9C"/>
    <w:rsid w:val="002E510B"/>
    <w:rsid w:val="002E6D32"/>
    <w:rsid w:val="002F3FC1"/>
    <w:rsid w:val="00301E14"/>
    <w:rsid w:val="0030652C"/>
    <w:rsid w:val="00312A72"/>
    <w:rsid w:val="00313557"/>
    <w:rsid w:val="003170FD"/>
    <w:rsid w:val="00317F4C"/>
    <w:rsid w:val="00325E70"/>
    <w:rsid w:val="00326257"/>
    <w:rsid w:val="00335531"/>
    <w:rsid w:val="00340267"/>
    <w:rsid w:val="00342CDF"/>
    <w:rsid w:val="0035229D"/>
    <w:rsid w:val="0035514F"/>
    <w:rsid w:val="00356BBA"/>
    <w:rsid w:val="0036283E"/>
    <w:rsid w:val="00375B81"/>
    <w:rsid w:val="00380138"/>
    <w:rsid w:val="0038531B"/>
    <w:rsid w:val="00386085"/>
    <w:rsid w:val="003920C0"/>
    <w:rsid w:val="003921B7"/>
    <w:rsid w:val="003A19F2"/>
    <w:rsid w:val="003A6333"/>
    <w:rsid w:val="003B3A7F"/>
    <w:rsid w:val="003B3C6A"/>
    <w:rsid w:val="003C00F2"/>
    <w:rsid w:val="003C0B23"/>
    <w:rsid w:val="003C25E5"/>
    <w:rsid w:val="003C792A"/>
    <w:rsid w:val="003E3DC3"/>
    <w:rsid w:val="003E7FE3"/>
    <w:rsid w:val="003F0FC1"/>
    <w:rsid w:val="003F2E2C"/>
    <w:rsid w:val="003F4708"/>
    <w:rsid w:val="003F4C76"/>
    <w:rsid w:val="003F67E4"/>
    <w:rsid w:val="00403845"/>
    <w:rsid w:val="0040734F"/>
    <w:rsid w:val="00421605"/>
    <w:rsid w:val="004231AD"/>
    <w:rsid w:val="004247C6"/>
    <w:rsid w:val="0043061E"/>
    <w:rsid w:val="00431F8E"/>
    <w:rsid w:val="00434A92"/>
    <w:rsid w:val="004352D1"/>
    <w:rsid w:val="004372A4"/>
    <w:rsid w:val="00440950"/>
    <w:rsid w:val="004413FB"/>
    <w:rsid w:val="00442702"/>
    <w:rsid w:val="00447B3E"/>
    <w:rsid w:val="00455D48"/>
    <w:rsid w:val="00457701"/>
    <w:rsid w:val="004601E4"/>
    <w:rsid w:val="00465013"/>
    <w:rsid w:val="00465964"/>
    <w:rsid w:val="0046650B"/>
    <w:rsid w:val="00480710"/>
    <w:rsid w:val="00484A56"/>
    <w:rsid w:val="00486DCA"/>
    <w:rsid w:val="00493A53"/>
    <w:rsid w:val="004A06B0"/>
    <w:rsid w:val="004A3AAD"/>
    <w:rsid w:val="004A4631"/>
    <w:rsid w:val="004B2F58"/>
    <w:rsid w:val="004B50F4"/>
    <w:rsid w:val="004B7B81"/>
    <w:rsid w:val="004C2084"/>
    <w:rsid w:val="004C3978"/>
    <w:rsid w:val="004C3F61"/>
    <w:rsid w:val="004D79FE"/>
    <w:rsid w:val="004E12BA"/>
    <w:rsid w:val="004E2857"/>
    <w:rsid w:val="004E456E"/>
    <w:rsid w:val="004E5FDF"/>
    <w:rsid w:val="004E6424"/>
    <w:rsid w:val="004E700F"/>
    <w:rsid w:val="004E744A"/>
    <w:rsid w:val="004F1D46"/>
    <w:rsid w:val="004F4D43"/>
    <w:rsid w:val="00500A25"/>
    <w:rsid w:val="00510CBA"/>
    <w:rsid w:val="005130F2"/>
    <w:rsid w:val="005138AE"/>
    <w:rsid w:val="005250FD"/>
    <w:rsid w:val="0053569A"/>
    <w:rsid w:val="00535CF7"/>
    <w:rsid w:val="00553165"/>
    <w:rsid w:val="00553978"/>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3653"/>
    <w:rsid w:val="005C0E83"/>
    <w:rsid w:val="005C1488"/>
    <w:rsid w:val="005C2705"/>
    <w:rsid w:val="005C4827"/>
    <w:rsid w:val="005C67E3"/>
    <w:rsid w:val="005D49DE"/>
    <w:rsid w:val="005D4E32"/>
    <w:rsid w:val="005E4EA6"/>
    <w:rsid w:val="006031C2"/>
    <w:rsid w:val="00612E2E"/>
    <w:rsid w:val="00623162"/>
    <w:rsid w:val="0062347A"/>
    <w:rsid w:val="00623576"/>
    <w:rsid w:val="00625D7D"/>
    <w:rsid w:val="00631674"/>
    <w:rsid w:val="00633AD5"/>
    <w:rsid w:val="006345AC"/>
    <w:rsid w:val="00637918"/>
    <w:rsid w:val="00641417"/>
    <w:rsid w:val="00643835"/>
    <w:rsid w:val="00651375"/>
    <w:rsid w:val="006639C1"/>
    <w:rsid w:val="006671C9"/>
    <w:rsid w:val="00674405"/>
    <w:rsid w:val="00683444"/>
    <w:rsid w:val="00684A3D"/>
    <w:rsid w:val="00685937"/>
    <w:rsid w:val="00686C2F"/>
    <w:rsid w:val="00687A9D"/>
    <w:rsid w:val="00687DDD"/>
    <w:rsid w:val="00691DC2"/>
    <w:rsid w:val="00695CD3"/>
    <w:rsid w:val="006963E7"/>
    <w:rsid w:val="006A2717"/>
    <w:rsid w:val="006B18FC"/>
    <w:rsid w:val="006B3F15"/>
    <w:rsid w:val="006C3282"/>
    <w:rsid w:val="006C4707"/>
    <w:rsid w:val="006D2B17"/>
    <w:rsid w:val="006E0C8F"/>
    <w:rsid w:val="006E4492"/>
    <w:rsid w:val="006F0B01"/>
    <w:rsid w:val="006F782E"/>
    <w:rsid w:val="00700655"/>
    <w:rsid w:val="00702866"/>
    <w:rsid w:val="0071032E"/>
    <w:rsid w:val="0071218C"/>
    <w:rsid w:val="007142B3"/>
    <w:rsid w:val="00714D88"/>
    <w:rsid w:val="00716974"/>
    <w:rsid w:val="00723B7F"/>
    <w:rsid w:val="00740A8F"/>
    <w:rsid w:val="00743EED"/>
    <w:rsid w:val="00745EF8"/>
    <w:rsid w:val="007470DA"/>
    <w:rsid w:val="00751D0F"/>
    <w:rsid w:val="00753647"/>
    <w:rsid w:val="00764F5F"/>
    <w:rsid w:val="00770469"/>
    <w:rsid w:val="00771FB8"/>
    <w:rsid w:val="007910CA"/>
    <w:rsid w:val="007945D8"/>
    <w:rsid w:val="007A1110"/>
    <w:rsid w:val="007B1EE4"/>
    <w:rsid w:val="007C0A66"/>
    <w:rsid w:val="007D4262"/>
    <w:rsid w:val="007D43DA"/>
    <w:rsid w:val="007E10E8"/>
    <w:rsid w:val="007F0C38"/>
    <w:rsid w:val="007F3E3D"/>
    <w:rsid w:val="007F4AA0"/>
    <w:rsid w:val="007F57AC"/>
    <w:rsid w:val="008015ED"/>
    <w:rsid w:val="00827699"/>
    <w:rsid w:val="00827CAA"/>
    <w:rsid w:val="00834144"/>
    <w:rsid w:val="00843839"/>
    <w:rsid w:val="0085185B"/>
    <w:rsid w:val="0085238B"/>
    <w:rsid w:val="00853524"/>
    <w:rsid w:val="0085563C"/>
    <w:rsid w:val="00861407"/>
    <w:rsid w:val="00867C3E"/>
    <w:rsid w:val="008704CD"/>
    <w:rsid w:val="008804FC"/>
    <w:rsid w:val="008808E8"/>
    <w:rsid w:val="008824C2"/>
    <w:rsid w:val="008A0A43"/>
    <w:rsid w:val="008A20E9"/>
    <w:rsid w:val="008A2C88"/>
    <w:rsid w:val="008B52CA"/>
    <w:rsid w:val="008D07D3"/>
    <w:rsid w:val="008E0E36"/>
    <w:rsid w:val="008E1BFC"/>
    <w:rsid w:val="008E6D8B"/>
    <w:rsid w:val="008E7FDC"/>
    <w:rsid w:val="008F29A5"/>
    <w:rsid w:val="008F4337"/>
    <w:rsid w:val="0090116F"/>
    <w:rsid w:val="00904509"/>
    <w:rsid w:val="009050EB"/>
    <w:rsid w:val="00915911"/>
    <w:rsid w:val="00923D37"/>
    <w:rsid w:val="009241B3"/>
    <w:rsid w:val="00934648"/>
    <w:rsid w:val="00934A67"/>
    <w:rsid w:val="00935FD9"/>
    <w:rsid w:val="009467F8"/>
    <w:rsid w:val="00957459"/>
    <w:rsid w:val="00962428"/>
    <w:rsid w:val="00964477"/>
    <w:rsid w:val="00964992"/>
    <w:rsid w:val="00971821"/>
    <w:rsid w:val="00974425"/>
    <w:rsid w:val="00975AD2"/>
    <w:rsid w:val="009843E9"/>
    <w:rsid w:val="00992369"/>
    <w:rsid w:val="00993931"/>
    <w:rsid w:val="00997AB5"/>
    <w:rsid w:val="009A5B98"/>
    <w:rsid w:val="009B20AD"/>
    <w:rsid w:val="009B4340"/>
    <w:rsid w:val="009D1939"/>
    <w:rsid w:val="009E47C1"/>
    <w:rsid w:val="009F494A"/>
    <w:rsid w:val="00A002A2"/>
    <w:rsid w:val="00A02F3C"/>
    <w:rsid w:val="00A06CF2"/>
    <w:rsid w:val="00A07776"/>
    <w:rsid w:val="00A0792F"/>
    <w:rsid w:val="00A10568"/>
    <w:rsid w:val="00A11353"/>
    <w:rsid w:val="00A13717"/>
    <w:rsid w:val="00A14B53"/>
    <w:rsid w:val="00A21B05"/>
    <w:rsid w:val="00A22A4B"/>
    <w:rsid w:val="00A25281"/>
    <w:rsid w:val="00A31A04"/>
    <w:rsid w:val="00A401BF"/>
    <w:rsid w:val="00A44619"/>
    <w:rsid w:val="00A5142C"/>
    <w:rsid w:val="00A530D4"/>
    <w:rsid w:val="00A55120"/>
    <w:rsid w:val="00A556BB"/>
    <w:rsid w:val="00A5668D"/>
    <w:rsid w:val="00A57392"/>
    <w:rsid w:val="00A643F8"/>
    <w:rsid w:val="00A665D3"/>
    <w:rsid w:val="00A739F3"/>
    <w:rsid w:val="00A75D9F"/>
    <w:rsid w:val="00A86619"/>
    <w:rsid w:val="00A92A1A"/>
    <w:rsid w:val="00A9336C"/>
    <w:rsid w:val="00A96003"/>
    <w:rsid w:val="00AA3CDE"/>
    <w:rsid w:val="00AA4A20"/>
    <w:rsid w:val="00AA68E2"/>
    <w:rsid w:val="00AC08D0"/>
    <w:rsid w:val="00AC381E"/>
    <w:rsid w:val="00AD12EB"/>
    <w:rsid w:val="00AD15D1"/>
    <w:rsid w:val="00AD4032"/>
    <w:rsid w:val="00AE0EC8"/>
    <w:rsid w:val="00AE4B7B"/>
    <w:rsid w:val="00AF7928"/>
    <w:rsid w:val="00B013E4"/>
    <w:rsid w:val="00B03C06"/>
    <w:rsid w:val="00B05575"/>
    <w:rsid w:val="00B07710"/>
    <w:rsid w:val="00B12352"/>
    <w:rsid w:val="00B13798"/>
    <w:rsid w:val="00B15A19"/>
    <w:rsid w:val="00B16485"/>
    <w:rsid w:val="00B165FE"/>
    <w:rsid w:val="00B21D33"/>
    <w:rsid w:val="00B24FCA"/>
    <w:rsid w:val="00B31194"/>
    <w:rsid w:val="00B33CDC"/>
    <w:rsid w:val="00B34E53"/>
    <w:rsid w:val="00B350F3"/>
    <w:rsid w:val="00B35E02"/>
    <w:rsid w:val="00B3650A"/>
    <w:rsid w:val="00B37D73"/>
    <w:rsid w:val="00B428C8"/>
    <w:rsid w:val="00B447B7"/>
    <w:rsid w:val="00B455EC"/>
    <w:rsid w:val="00B45D0D"/>
    <w:rsid w:val="00B52400"/>
    <w:rsid w:val="00B542ED"/>
    <w:rsid w:val="00B55218"/>
    <w:rsid w:val="00B61B15"/>
    <w:rsid w:val="00B62D87"/>
    <w:rsid w:val="00B62F41"/>
    <w:rsid w:val="00B65EBC"/>
    <w:rsid w:val="00B67FF3"/>
    <w:rsid w:val="00B70D3B"/>
    <w:rsid w:val="00B72C02"/>
    <w:rsid w:val="00B8036E"/>
    <w:rsid w:val="00B813A2"/>
    <w:rsid w:val="00B8439F"/>
    <w:rsid w:val="00B84FDC"/>
    <w:rsid w:val="00B8706A"/>
    <w:rsid w:val="00B87BB6"/>
    <w:rsid w:val="00B903DE"/>
    <w:rsid w:val="00B92D3C"/>
    <w:rsid w:val="00B935D8"/>
    <w:rsid w:val="00B94322"/>
    <w:rsid w:val="00B9450D"/>
    <w:rsid w:val="00B963DC"/>
    <w:rsid w:val="00BA3D67"/>
    <w:rsid w:val="00BB0696"/>
    <w:rsid w:val="00BC21BD"/>
    <w:rsid w:val="00BD03EE"/>
    <w:rsid w:val="00BD0CDB"/>
    <w:rsid w:val="00BD1629"/>
    <w:rsid w:val="00BD2C96"/>
    <w:rsid w:val="00BD48DF"/>
    <w:rsid w:val="00BD62BE"/>
    <w:rsid w:val="00BD7DEB"/>
    <w:rsid w:val="00BE1E52"/>
    <w:rsid w:val="00BE556A"/>
    <w:rsid w:val="00BE75A4"/>
    <w:rsid w:val="00BF4EA6"/>
    <w:rsid w:val="00BF4EE2"/>
    <w:rsid w:val="00BF6AB2"/>
    <w:rsid w:val="00C03288"/>
    <w:rsid w:val="00C03BA9"/>
    <w:rsid w:val="00C04002"/>
    <w:rsid w:val="00C05C9F"/>
    <w:rsid w:val="00C069DF"/>
    <w:rsid w:val="00C207CE"/>
    <w:rsid w:val="00C216DA"/>
    <w:rsid w:val="00C27554"/>
    <w:rsid w:val="00C33DEC"/>
    <w:rsid w:val="00C3654A"/>
    <w:rsid w:val="00C42C37"/>
    <w:rsid w:val="00C43DAF"/>
    <w:rsid w:val="00C4794B"/>
    <w:rsid w:val="00C52E77"/>
    <w:rsid w:val="00C571B0"/>
    <w:rsid w:val="00C57B86"/>
    <w:rsid w:val="00C605C4"/>
    <w:rsid w:val="00C614C6"/>
    <w:rsid w:val="00C72B2E"/>
    <w:rsid w:val="00C75874"/>
    <w:rsid w:val="00C766E6"/>
    <w:rsid w:val="00C81099"/>
    <w:rsid w:val="00C81B0A"/>
    <w:rsid w:val="00C91A28"/>
    <w:rsid w:val="00C96766"/>
    <w:rsid w:val="00CA4084"/>
    <w:rsid w:val="00CA5C84"/>
    <w:rsid w:val="00CA726B"/>
    <w:rsid w:val="00CC73F7"/>
    <w:rsid w:val="00CD2F44"/>
    <w:rsid w:val="00CE0F79"/>
    <w:rsid w:val="00CF5001"/>
    <w:rsid w:val="00D071FD"/>
    <w:rsid w:val="00D23A5E"/>
    <w:rsid w:val="00D23C15"/>
    <w:rsid w:val="00D25E40"/>
    <w:rsid w:val="00D2716D"/>
    <w:rsid w:val="00D35E23"/>
    <w:rsid w:val="00D373BF"/>
    <w:rsid w:val="00D376E6"/>
    <w:rsid w:val="00D43846"/>
    <w:rsid w:val="00D47AB5"/>
    <w:rsid w:val="00D512B6"/>
    <w:rsid w:val="00D60D17"/>
    <w:rsid w:val="00D616D5"/>
    <w:rsid w:val="00D676ED"/>
    <w:rsid w:val="00D7449D"/>
    <w:rsid w:val="00D83A80"/>
    <w:rsid w:val="00D846FB"/>
    <w:rsid w:val="00D85C88"/>
    <w:rsid w:val="00D8694C"/>
    <w:rsid w:val="00DA4D6C"/>
    <w:rsid w:val="00DA66C3"/>
    <w:rsid w:val="00DC05DC"/>
    <w:rsid w:val="00DC0B99"/>
    <w:rsid w:val="00DC7868"/>
    <w:rsid w:val="00DD0C08"/>
    <w:rsid w:val="00DD7402"/>
    <w:rsid w:val="00DE6831"/>
    <w:rsid w:val="00DF4D36"/>
    <w:rsid w:val="00DF796B"/>
    <w:rsid w:val="00E0485E"/>
    <w:rsid w:val="00E105F4"/>
    <w:rsid w:val="00E126D6"/>
    <w:rsid w:val="00E134E6"/>
    <w:rsid w:val="00E145B6"/>
    <w:rsid w:val="00E17967"/>
    <w:rsid w:val="00E2098B"/>
    <w:rsid w:val="00E24C8C"/>
    <w:rsid w:val="00E30D81"/>
    <w:rsid w:val="00E47830"/>
    <w:rsid w:val="00E50DDB"/>
    <w:rsid w:val="00E5574D"/>
    <w:rsid w:val="00E610E4"/>
    <w:rsid w:val="00E63F8F"/>
    <w:rsid w:val="00E65C1E"/>
    <w:rsid w:val="00E66BA5"/>
    <w:rsid w:val="00E66F12"/>
    <w:rsid w:val="00E73F65"/>
    <w:rsid w:val="00E753EB"/>
    <w:rsid w:val="00E77F5A"/>
    <w:rsid w:val="00E964B2"/>
    <w:rsid w:val="00EB10F9"/>
    <w:rsid w:val="00EC0549"/>
    <w:rsid w:val="00EC0930"/>
    <w:rsid w:val="00EC215F"/>
    <w:rsid w:val="00ED0C77"/>
    <w:rsid w:val="00ED20A5"/>
    <w:rsid w:val="00ED3A4E"/>
    <w:rsid w:val="00ED3B42"/>
    <w:rsid w:val="00ED4220"/>
    <w:rsid w:val="00EE0447"/>
    <w:rsid w:val="00EE0DFD"/>
    <w:rsid w:val="00EE31BC"/>
    <w:rsid w:val="00EF2557"/>
    <w:rsid w:val="00EF25AD"/>
    <w:rsid w:val="00F01B3D"/>
    <w:rsid w:val="00F02DEE"/>
    <w:rsid w:val="00F14125"/>
    <w:rsid w:val="00F204A1"/>
    <w:rsid w:val="00F238A9"/>
    <w:rsid w:val="00F24E6D"/>
    <w:rsid w:val="00F25ACC"/>
    <w:rsid w:val="00F26504"/>
    <w:rsid w:val="00F35C73"/>
    <w:rsid w:val="00F36B00"/>
    <w:rsid w:val="00F44C6C"/>
    <w:rsid w:val="00F45431"/>
    <w:rsid w:val="00F46F39"/>
    <w:rsid w:val="00F47B3A"/>
    <w:rsid w:val="00F5181D"/>
    <w:rsid w:val="00F5381B"/>
    <w:rsid w:val="00F6051B"/>
    <w:rsid w:val="00F72A43"/>
    <w:rsid w:val="00F81A5C"/>
    <w:rsid w:val="00F8473E"/>
    <w:rsid w:val="00F84A4F"/>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627C"/>
    <w:rsid w:val="00FE060B"/>
    <w:rsid w:val="00FE163E"/>
    <w:rsid w:val="00FE487E"/>
    <w:rsid w:val="00FE63EB"/>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8964C"/>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image" Target="media/image198.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jpe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2" Type="http://schemas.openxmlformats.org/officeDocument/2006/relationships/image" Target="media/image15.jpeg"/><Relationship Id="rId43" Type="http://schemas.openxmlformats.org/officeDocument/2006/relationships/image" Target="media/image36.jpe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206" Type="http://schemas.openxmlformats.org/officeDocument/2006/relationships/image" Target="media/image199.png"/><Relationship Id="rId12" Type="http://schemas.openxmlformats.org/officeDocument/2006/relationships/image" Target="media/image5.png"/><Relationship Id="rId33" Type="http://schemas.openxmlformats.org/officeDocument/2006/relationships/image" Target="media/image26.jpe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jpe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jpe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207" Type="http://schemas.openxmlformats.org/officeDocument/2006/relationships/image" Target="media/image200.png"/><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jpe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4" Type="http://schemas.openxmlformats.org/officeDocument/2006/relationships/image" Target="media/image17.jpe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208" Type="http://schemas.openxmlformats.org/officeDocument/2006/relationships/image" Target="media/image201.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jpe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209" Type="http://schemas.openxmlformats.org/officeDocument/2006/relationships/image" Target="media/image202.png"/><Relationship Id="rId190" Type="http://schemas.openxmlformats.org/officeDocument/2006/relationships/image" Target="media/image183.png"/><Relationship Id="rId204" Type="http://schemas.openxmlformats.org/officeDocument/2006/relationships/image" Target="media/image197.png"/><Relationship Id="rId15" Type="http://schemas.openxmlformats.org/officeDocument/2006/relationships/image" Target="media/image8.jpe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3.png"/><Relationship Id="rId210" Type="http://schemas.openxmlformats.org/officeDocument/2006/relationships/image" Target="media/image203.png"/><Relationship Id="rId26" Type="http://schemas.openxmlformats.org/officeDocument/2006/relationships/image" Target="media/image19.png"/><Relationship Id="rId47" Type="http://schemas.openxmlformats.org/officeDocument/2006/relationships/image" Target="media/image40.jpe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jpe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11" Type="http://schemas.openxmlformats.org/officeDocument/2006/relationships/hyperlink" Target="https://www.merriam-webster.com/dictionary/algorithm" TargetMode="External"/><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image" Target="media/image194.png"/><Relationship Id="rId17" Type="http://schemas.openxmlformats.org/officeDocument/2006/relationships/image" Target="media/image10.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jpe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12" Type="http://schemas.openxmlformats.org/officeDocument/2006/relationships/footer" Target="footer1.xml"/><Relationship Id="rId28" Type="http://schemas.openxmlformats.org/officeDocument/2006/relationships/image" Target="media/image21.png"/><Relationship Id="rId49" Type="http://schemas.openxmlformats.org/officeDocument/2006/relationships/image" Target="media/image42.jpe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202" Type="http://schemas.openxmlformats.org/officeDocument/2006/relationships/image" Target="media/image195.png"/><Relationship Id="rId18" Type="http://schemas.openxmlformats.org/officeDocument/2006/relationships/image" Target="media/image11.jpeg"/><Relationship Id="rId39" Type="http://schemas.openxmlformats.org/officeDocument/2006/relationships/image" Target="media/image32.png"/><Relationship Id="rId50" Type="http://schemas.openxmlformats.org/officeDocument/2006/relationships/image" Target="media/image43.jpe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92.png"/><Relationship Id="rId203" Type="http://schemas.openxmlformats.org/officeDocument/2006/relationships/image" Target="media/image1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1F57E7-09CF-4045-BAD4-16B9AE83C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0</TotalTime>
  <Pages>284</Pages>
  <Words>78223</Words>
  <Characters>445872</Characters>
  <Application>Microsoft Office Word</Application>
  <DocSecurity>0</DocSecurity>
  <Lines>3715</Lines>
  <Paragraphs>10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049</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149</cp:revision>
  <cp:lastPrinted>2023-10-08T19:36:00Z</cp:lastPrinted>
  <dcterms:created xsi:type="dcterms:W3CDTF">2023-11-07T17:58:00Z</dcterms:created>
  <dcterms:modified xsi:type="dcterms:W3CDTF">2023-11-14T20:04:00Z</dcterms:modified>
</cp:coreProperties>
</file>